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5EEC08" w14:textId="77777777" w:rsidR="00E81978" w:rsidRDefault="00E258A7">
      <w:pPr>
        <w:pStyle w:val="Title"/>
      </w:pPr>
      <w:r>
        <w:t>Paper</w:t>
      </w:r>
    </w:p>
    <w:p w14:paraId="7091C2E6" w14:textId="77777777" w:rsidR="00B823AA" w:rsidRDefault="00B823AA" w:rsidP="00B823AA">
      <w:pPr>
        <w:pStyle w:val="Title2"/>
      </w:pPr>
    </w:p>
    <w:p w14:paraId="22EEE326" w14:textId="77777777" w:rsidR="00E81978" w:rsidRDefault="00E81978" w:rsidP="00B823AA">
      <w:pPr>
        <w:pStyle w:val="Title2"/>
      </w:pPr>
    </w:p>
    <w:p w14:paraId="418CEA5E" w14:textId="77777777" w:rsidR="003F5409" w:rsidRDefault="003F5409" w:rsidP="00B823AA">
      <w:pPr>
        <w:pStyle w:val="Title2"/>
      </w:pPr>
    </w:p>
    <w:p w14:paraId="5607EF84" w14:textId="77777777" w:rsidR="003F5409" w:rsidRDefault="003F5409" w:rsidP="00B823AA">
      <w:pPr>
        <w:pStyle w:val="Title2"/>
      </w:pPr>
    </w:p>
    <w:p w14:paraId="097C6CDA" w14:textId="77777777" w:rsidR="003F5409" w:rsidRDefault="003F5409" w:rsidP="00B823AA">
      <w:pPr>
        <w:pStyle w:val="Title2"/>
      </w:pPr>
    </w:p>
    <w:p w14:paraId="0568AF21" w14:textId="77777777" w:rsidR="003F5409" w:rsidRDefault="003F5409" w:rsidP="00B823AA">
      <w:pPr>
        <w:pStyle w:val="Title2"/>
      </w:pPr>
    </w:p>
    <w:p w14:paraId="1C1346DA" w14:textId="77777777" w:rsidR="003F5409" w:rsidRDefault="003F5409" w:rsidP="00B823AA">
      <w:pPr>
        <w:pStyle w:val="Title2"/>
      </w:pPr>
    </w:p>
    <w:p w14:paraId="2A91E613" w14:textId="77777777" w:rsidR="003F5409" w:rsidRDefault="003F5409" w:rsidP="00B823AA">
      <w:pPr>
        <w:pStyle w:val="Title2"/>
      </w:pPr>
    </w:p>
    <w:p w14:paraId="3A342851" w14:textId="77777777" w:rsidR="003F5409" w:rsidRDefault="003F5409" w:rsidP="00B823AA">
      <w:pPr>
        <w:pStyle w:val="Title2"/>
      </w:pPr>
    </w:p>
    <w:p w14:paraId="7DFB74DA" w14:textId="77777777" w:rsidR="003F5409" w:rsidRDefault="003F5409" w:rsidP="00B823AA">
      <w:pPr>
        <w:pStyle w:val="Title2"/>
      </w:pPr>
    </w:p>
    <w:p w14:paraId="32BECFB3" w14:textId="77777777" w:rsidR="003F5409" w:rsidRDefault="003F5409" w:rsidP="00B823AA">
      <w:pPr>
        <w:pStyle w:val="Title2"/>
      </w:pPr>
    </w:p>
    <w:p w14:paraId="5D32CD48" w14:textId="77777777" w:rsidR="003F5409" w:rsidRDefault="003F5409" w:rsidP="00B823AA">
      <w:pPr>
        <w:pStyle w:val="Title2"/>
      </w:pPr>
    </w:p>
    <w:p w14:paraId="00FA3966" w14:textId="77777777" w:rsidR="003F5409" w:rsidRDefault="003F5409" w:rsidP="00B823AA">
      <w:pPr>
        <w:pStyle w:val="Title2"/>
      </w:pPr>
    </w:p>
    <w:p w14:paraId="1A78A34C" w14:textId="77777777" w:rsidR="003F5409" w:rsidRDefault="003F5409" w:rsidP="00B823AA">
      <w:pPr>
        <w:pStyle w:val="Title2"/>
      </w:pPr>
    </w:p>
    <w:p w14:paraId="211D58A7" w14:textId="77777777" w:rsidR="003F5409" w:rsidRDefault="003F5409" w:rsidP="00B823AA">
      <w:pPr>
        <w:pStyle w:val="Title2"/>
      </w:pPr>
    </w:p>
    <w:p w14:paraId="7DDECCED" w14:textId="77777777" w:rsidR="003F5409" w:rsidRDefault="003F5409" w:rsidP="00B823AA">
      <w:pPr>
        <w:pStyle w:val="Title2"/>
      </w:pPr>
    </w:p>
    <w:p w14:paraId="6768A8E1" w14:textId="77777777" w:rsidR="003F5409" w:rsidRDefault="003F5409" w:rsidP="00B823AA">
      <w:pPr>
        <w:pStyle w:val="Title2"/>
      </w:pPr>
    </w:p>
    <w:p w14:paraId="35239CE0" w14:textId="77777777" w:rsidR="003F5409" w:rsidRDefault="003F5409" w:rsidP="00B823AA">
      <w:pPr>
        <w:pStyle w:val="Title2"/>
      </w:pPr>
    </w:p>
    <w:p w14:paraId="32460EC0" w14:textId="77777777" w:rsidR="005D6334" w:rsidRDefault="005D6334" w:rsidP="00B24B51">
      <w:pPr>
        <w:pStyle w:val="Title"/>
      </w:pPr>
      <w:r w:rsidRPr="005D6334">
        <w:lastRenderedPageBreak/>
        <w:t xml:space="preserve">Analysis of the leadership qualities in Sun Tzu’s </w:t>
      </w:r>
      <w:r>
        <w:t>t</w:t>
      </w:r>
      <w:r w:rsidRPr="005D6334">
        <w:t>he Art of War</w:t>
      </w:r>
    </w:p>
    <w:p w14:paraId="44B09944" w14:textId="77777777" w:rsidR="00B24B51" w:rsidRDefault="00B24B51" w:rsidP="00B24B51">
      <w:pPr>
        <w:pStyle w:val="Heading1"/>
      </w:pPr>
      <w:r>
        <w:t>The Art of War</w:t>
      </w:r>
    </w:p>
    <w:p w14:paraId="45F4A46A" w14:textId="77777777" w:rsidR="005D6334" w:rsidRDefault="00B24B51" w:rsidP="007042FE">
      <w:pPr>
        <w:rPr>
          <w:lang w:val="en-AU" w:eastAsia="en-AU"/>
        </w:rPr>
      </w:pPr>
      <w:r>
        <w:t xml:space="preserve">Sun Tzu’s Art of War primarily deals with the tactics of winning battles. Based on methods of conflict analysis and minimizing operational efficiencies, </w:t>
      </w:r>
      <w:r w:rsidR="006C5A93">
        <w:t xml:space="preserve">the </w:t>
      </w:r>
      <w:r>
        <w:t>Art o</w:t>
      </w:r>
      <w:r w:rsidR="006C5A93">
        <w:t>f</w:t>
      </w:r>
      <w:r>
        <w:t xml:space="preserve"> War is a relevant methodology for the corporate and business sector too. It takes into account the analysis of conflict resolution methodologies, minimizing effort and maximizing the performing efficiency of armies. For him, the best winner is one who wins without fighting. </w:t>
      </w:r>
      <w:r w:rsidR="007042FE">
        <w:t xml:space="preserve">In addition to writing about the </w:t>
      </w:r>
      <w:r w:rsidR="00E962BD">
        <w:t>war fighting</w:t>
      </w:r>
      <w:r w:rsidR="007042FE">
        <w:t xml:space="preserve"> strategies, Sun Tzu has put emphasis on </w:t>
      </w:r>
      <w:r w:rsidR="009F603C">
        <w:t>leadership styles. Throughout his book</w:t>
      </w:r>
      <w:r w:rsidR="006C5A93">
        <w:t>,</w:t>
      </w:r>
      <w:r w:rsidR="009F603C">
        <w:t xml:space="preserve"> he has put </w:t>
      </w:r>
      <w:r w:rsidR="006C5A93">
        <w:t xml:space="preserve">a </w:t>
      </w:r>
      <w:r w:rsidR="009F603C">
        <w:t xml:space="preserve">large emphasis on the leadership style. </w:t>
      </w:r>
      <w:r w:rsidR="00D90788">
        <w:t>Contrary to the recent literature on leadership abilities, Sun Tzu described the qualities of a leader some 2500 years ago</w:t>
      </w:r>
      <w:r w:rsidR="00E962BD">
        <w:t xml:space="preserve"> </w:t>
      </w:r>
      <w:r w:rsidR="00E962BD">
        <w:fldChar w:fldCharType="begin"/>
      </w:r>
      <w:r w:rsidR="00E962BD">
        <w:instrText xml:space="preserve"> ADDIN ZOTERO_ITEM CSL_CITATION {"citationID":"4RzSkNPZ","properties":{"formattedCitation":"(Tzu, 2014)","plainCitation":"(Tzu, 2014)","noteIndex":0},"citationItems":[{"id":595,"uris":["http://zotero.org/users/local/s8f0QVnP/items/STQJNTLU"],"uri":["http://zotero.org/users/local/s8f0QVnP/items/STQJNTLU"],"itemData":{"id":595,"type":"chapter","title":"The art of war","container-title":"Strategic Studies","publisher":"Routledge","page":"86–110","source":"Google Scholar","author":[{"family":"Tzu","given":"Sun"}],"issued":{"date-parts":[["2014"]]}}}],"schema":"https://github.com/citation-style-language/schema/raw/master/csl-citation.json"} </w:instrText>
      </w:r>
      <w:r w:rsidR="00E962BD">
        <w:fldChar w:fldCharType="separate"/>
      </w:r>
      <w:r w:rsidR="00E962BD" w:rsidRPr="00E962BD">
        <w:rPr>
          <w:rFonts w:ascii="Times New Roman" w:hAnsi="Times New Roman" w:cs="Times New Roman"/>
        </w:rPr>
        <w:t>(Tzu, 2014)</w:t>
      </w:r>
      <w:r w:rsidR="00E962BD">
        <w:fldChar w:fldCharType="end"/>
      </w:r>
      <w:r w:rsidR="00D90788">
        <w:t>. His leadership equation involves both the leader and his followers. For the reason of his large emphasis on leadership abilities, the Art of War can be referred to as the handbook for leadership</w:t>
      </w:r>
      <w:r w:rsidR="00E962BD">
        <w:t xml:space="preserve"> </w:t>
      </w:r>
      <w:r w:rsidR="00E962BD">
        <w:fldChar w:fldCharType="begin"/>
      </w:r>
      <w:r w:rsidR="00E962BD">
        <w:instrText xml:space="preserve"> ADDIN ZOTERO_ITEM CSL_CITATION {"citationID":"7bcJEEy9","properties":{"formattedCitation":"(Tzu, 2014)","plainCitation":"(Tzu, 2014)","noteIndex":0},"citationItems":[{"id":595,"uris":["http://zotero.org/users/local/s8f0QVnP/items/STQJNTLU"],"uri":["http://zotero.org/users/local/s8f0QVnP/items/STQJNTLU"],"itemData":{"id":595,"type":"chapter","title":"The art of war","container-title":"Strategic Studies","publisher":"Routledge","page":"86–110","source":"Google Scholar","author":[{"family":"Tzu","given":"Sun"}],"issued":{"date-parts":[["2014"]]}}}],"schema":"https://github.com/citation-style-language/schema/raw/master/csl-citation.json"} </w:instrText>
      </w:r>
      <w:r w:rsidR="00E962BD">
        <w:fldChar w:fldCharType="separate"/>
      </w:r>
      <w:r w:rsidR="00E962BD" w:rsidRPr="00E962BD">
        <w:rPr>
          <w:rFonts w:ascii="Times New Roman" w:hAnsi="Times New Roman" w:cs="Times New Roman"/>
        </w:rPr>
        <w:t>(Tzu, 2014)</w:t>
      </w:r>
      <w:r w:rsidR="00E962BD">
        <w:fldChar w:fldCharType="end"/>
      </w:r>
      <w:r w:rsidR="00D90788">
        <w:t xml:space="preserve">. </w:t>
      </w:r>
    </w:p>
    <w:p w14:paraId="555440C3" w14:textId="3ED84898" w:rsidR="00B24B51" w:rsidRDefault="0015520E" w:rsidP="0015520E">
      <w:pPr>
        <w:rPr>
          <w:lang w:val="en-AU" w:eastAsia="en-AU"/>
        </w:rPr>
      </w:pPr>
      <w:r>
        <w:rPr>
          <w:lang w:val="en-AU" w:eastAsia="en-AU"/>
        </w:rPr>
        <w:t xml:space="preserve">According to Sun Tzu, a leader has a vital role in deciding </w:t>
      </w:r>
      <w:r w:rsidR="006C5A93">
        <w:rPr>
          <w:lang w:val="en-AU" w:eastAsia="en-AU"/>
        </w:rPr>
        <w:t xml:space="preserve">the </w:t>
      </w:r>
      <w:r>
        <w:rPr>
          <w:lang w:val="en-AU" w:eastAsia="en-AU"/>
        </w:rPr>
        <w:t>fate of his team. The qualities of a leader decides what way the team would be taking in achieving the specific task. Contrary to this</w:t>
      </w:r>
      <w:r w:rsidR="00EF6F92">
        <w:rPr>
          <w:lang w:val="en-AU" w:eastAsia="en-AU"/>
        </w:rPr>
        <w:t>,</w:t>
      </w:r>
      <w:r>
        <w:rPr>
          <w:lang w:val="en-AU" w:eastAsia="en-AU"/>
        </w:rPr>
        <w:t xml:space="preserve"> if the leader is not sure about the tactics which are planned to </w:t>
      </w:r>
      <w:r w:rsidR="00EF6F92">
        <w:rPr>
          <w:lang w:val="en-AU" w:eastAsia="en-AU"/>
        </w:rPr>
        <w:t>employ</w:t>
      </w:r>
      <w:r>
        <w:rPr>
          <w:lang w:val="en-AU" w:eastAsia="en-AU"/>
        </w:rPr>
        <w:t>, the team can surely meet</w:t>
      </w:r>
      <w:r w:rsidR="00484C0F">
        <w:rPr>
          <w:lang w:val="en-AU" w:eastAsia="en-AU"/>
        </w:rPr>
        <w:t xml:space="preserve"> the defeat</w:t>
      </w:r>
      <w:r w:rsidR="00E962BD">
        <w:rPr>
          <w:lang w:val="en-AU" w:eastAsia="en-AU"/>
        </w:rPr>
        <w:t xml:space="preserve"> </w:t>
      </w:r>
      <w:r w:rsidR="00E962BD">
        <w:rPr>
          <w:lang w:val="en-AU" w:eastAsia="en-AU"/>
        </w:rPr>
        <w:fldChar w:fldCharType="begin"/>
      </w:r>
      <w:r w:rsidR="00E962BD">
        <w:rPr>
          <w:lang w:val="en-AU" w:eastAsia="en-AU"/>
        </w:rPr>
        <w:instrText xml:space="preserve"> ADDIN ZOTERO_ITEM CSL_CITATION {"citationID":"bZpugD0t","properties":{"formattedCitation":"(Chow Hoi Hee &amp; Gurd, 2010)","plainCitation":"(Chow Hoi Hee &amp; Gurd, 2010)","noteIndex":0},"citationItems":[{"id":604,"uris":["http://zotero.org/users/local/s8f0QVnP/items/4LK7F72R"],"uri":["http://zotero.org/users/local/s8f0QVnP/items/4LK7F72R"],"itemData":{"id":604,"type":"article-journal","title":"Leadership essentials from Sun Zi's Art of War and the Bhagavad Gita","container-title":"Journal of Management History","page":"396–414","volume":"16","issue":"3","source":"Google Scholar","author":[{"family":"Chow Hoi Hee","given":"Charles"},{"family":"Gurd","given":"Bruce"}],"issued":{"date-parts":[["2010"]]}}}],"schema":"https://github.com/citation-style-language/schema/raw/master/csl-citation.json"} </w:instrText>
      </w:r>
      <w:r w:rsidR="00E962BD">
        <w:rPr>
          <w:lang w:val="en-AU" w:eastAsia="en-AU"/>
        </w:rPr>
        <w:fldChar w:fldCharType="separate"/>
      </w:r>
      <w:r w:rsidR="00E962BD" w:rsidRPr="00E962BD">
        <w:rPr>
          <w:rFonts w:ascii="Times New Roman" w:hAnsi="Times New Roman" w:cs="Times New Roman"/>
        </w:rPr>
        <w:t>(Chow Hoi Hee &amp; Gurd, 2010)</w:t>
      </w:r>
      <w:r w:rsidR="00E962BD">
        <w:rPr>
          <w:lang w:val="en-AU" w:eastAsia="en-AU"/>
        </w:rPr>
        <w:fldChar w:fldCharType="end"/>
      </w:r>
      <w:r w:rsidR="00484C0F">
        <w:rPr>
          <w:lang w:val="en-AU" w:eastAsia="en-AU"/>
        </w:rPr>
        <w:t xml:space="preserve">. </w:t>
      </w:r>
      <w:r w:rsidR="00F14BEE">
        <w:rPr>
          <w:lang w:val="en-AU" w:eastAsia="en-AU"/>
        </w:rPr>
        <w:t xml:space="preserve">Such tactics of leadership displayed by Sun Tzu </w:t>
      </w:r>
      <w:bookmarkStart w:id="0" w:name="_GoBack"/>
      <w:bookmarkEnd w:id="0"/>
      <w:r w:rsidR="00484C0F">
        <w:rPr>
          <w:lang w:val="en-AU" w:eastAsia="en-AU"/>
        </w:rPr>
        <w:t>remains much relevant. In the modern</w:t>
      </w:r>
      <w:r w:rsidR="006C5A93">
        <w:rPr>
          <w:lang w:val="en-AU" w:eastAsia="en-AU"/>
        </w:rPr>
        <w:t>-</w:t>
      </w:r>
      <w:r w:rsidR="00484C0F">
        <w:rPr>
          <w:lang w:val="en-AU" w:eastAsia="en-AU"/>
        </w:rPr>
        <w:t>day</w:t>
      </w:r>
      <w:r w:rsidR="00530ADE">
        <w:rPr>
          <w:lang w:val="en-AU" w:eastAsia="en-AU"/>
        </w:rPr>
        <w:t xml:space="preserve">, even the technologically advanced countries employ such tactics to make their mark in world affairs. This proves how leadership is a matter of intelligence and persuasion. Sun Tzu’s leadership qualities are however </w:t>
      </w:r>
      <w:r w:rsidR="006C5A93">
        <w:rPr>
          <w:lang w:val="en-AU" w:eastAsia="en-AU"/>
        </w:rPr>
        <w:t>broader</w:t>
      </w:r>
      <w:r w:rsidR="00530ADE">
        <w:rPr>
          <w:lang w:val="en-AU" w:eastAsia="en-AU"/>
        </w:rPr>
        <w:t xml:space="preserve"> w</w:t>
      </w:r>
      <w:r w:rsidR="00605709">
        <w:rPr>
          <w:lang w:val="en-AU" w:eastAsia="en-AU"/>
        </w:rPr>
        <w:t>hich include</w:t>
      </w:r>
      <w:r w:rsidR="00DF1E09">
        <w:rPr>
          <w:lang w:val="en-AU" w:eastAsia="en-AU"/>
        </w:rPr>
        <w:t>s</w:t>
      </w:r>
      <w:r w:rsidR="00530ADE">
        <w:rPr>
          <w:lang w:val="en-AU" w:eastAsia="en-AU"/>
        </w:rPr>
        <w:t xml:space="preserve"> </w:t>
      </w:r>
      <w:r w:rsidR="00605709">
        <w:rPr>
          <w:lang w:val="en-AU" w:eastAsia="en-AU"/>
        </w:rPr>
        <w:t>traits</w:t>
      </w:r>
      <w:r w:rsidR="00530ADE">
        <w:rPr>
          <w:lang w:val="en-AU" w:eastAsia="en-AU"/>
        </w:rPr>
        <w:t xml:space="preserve"> such as humanness, trustworthiness</w:t>
      </w:r>
      <w:r w:rsidR="00605709">
        <w:rPr>
          <w:lang w:val="en-AU" w:eastAsia="en-AU"/>
        </w:rPr>
        <w:t>, harshness and most importantly the courage</w:t>
      </w:r>
      <w:r w:rsidR="00E962BD">
        <w:rPr>
          <w:lang w:val="en-AU" w:eastAsia="en-AU"/>
        </w:rPr>
        <w:t xml:space="preserve"> </w:t>
      </w:r>
      <w:r w:rsidR="00E962BD">
        <w:rPr>
          <w:lang w:val="en-AU" w:eastAsia="en-AU"/>
        </w:rPr>
        <w:fldChar w:fldCharType="begin"/>
      </w:r>
      <w:r w:rsidR="00E962BD">
        <w:rPr>
          <w:lang w:val="en-AU" w:eastAsia="en-AU"/>
        </w:rPr>
        <w:instrText xml:space="preserve"> ADDIN ZOTERO_ITEM CSL_CITATION {"citationID":"caLP6a6D","properties":{"formattedCitation":"(Chow Hoi Hee &amp; Gurd, 2010)","plainCitation":"(Chow Hoi Hee &amp; Gurd, 2010)","noteIndex":0},"citationItems":[{"id":604,"uris":["http://zotero.org/users/local/s8f0QVnP/items/4LK7F72R"],"uri":["http://zotero.org/users/local/s8f0QVnP/items/4LK7F72R"],"itemData":{"id":604,"type":"article-journal","title":"Leadership essentials from Sun Zi's Art of War and the Bhagavad Gita","container-title":"Journal of Management History","page":"396–414","volume":"16","issue":"3","source":"Google Scholar","author":[{"family":"Chow Hoi Hee","given":"Charles"},{"family":"Gurd","given":"Bruce"}],"issued":{"date-parts":[["2010"]]}}}],"schema":"https://github.com/citation-style-language/schema/raw/master/csl-citation.json"} </w:instrText>
      </w:r>
      <w:r w:rsidR="00E962BD">
        <w:rPr>
          <w:lang w:val="en-AU" w:eastAsia="en-AU"/>
        </w:rPr>
        <w:fldChar w:fldCharType="separate"/>
      </w:r>
      <w:r w:rsidR="00E962BD" w:rsidRPr="00E962BD">
        <w:rPr>
          <w:rFonts w:ascii="Times New Roman" w:hAnsi="Times New Roman" w:cs="Times New Roman"/>
        </w:rPr>
        <w:t>(Chow Hoi Hee &amp; Gurd, 2010)</w:t>
      </w:r>
      <w:r w:rsidR="00E962BD">
        <w:rPr>
          <w:lang w:val="en-AU" w:eastAsia="en-AU"/>
        </w:rPr>
        <w:fldChar w:fldCharType="end"/>
      </w:r>
      <w:r w:rsidR="00605709">
        <w:rPr>
          <w:lang w:val="en-AU" w:eastAsia="en-AU"/>
        </w:rPr>
        <w:t xml:space="preserve">. He also focuses on the strength of character, which he </w:t>
      </w:r>
      <w:r w:rsidR="00605709">
        <w:rPr>
          <w:lang w:val="en-AU" w:eastAsia="en-AU"/>
        </w:rPr>
        <w:lastRenderedPageBreak/>
        <w:t>believe</w:t>
      </w:r>
      <w:r w:rsidR="006C5A93">
        <w:rPr>
          <w:lang w:val="en-AU" w:eastAsia="en-AU"/>
        </w:rPr>
        <w:t>s</w:t>
      </w:r>
      <w:r w:rsidR="00605709">
        <w:rPr>
          <w:lang w:val="en-AU" w:eastAsia="en-AU"/>
        </w:rPr>
        <w:t xml:space="preserve"> remains the </w:t>
      </w:r>
      <w:r w:rsidR="00DF1E09">
        <w:rPr>
          <w:lang w:val="en-AU" w:eastAsia="en-AU"/>
        </w:rPr>
        <w:t>main</w:t>
      </w:r>
      <w:r w:rsidR="00605709">
        <w:rPr>
          <w:lang w:val="en-AU" w:eastAsia="en-AU"/>
        </w:rPr>
        <w:t xml:space="preserve"> quality above all. Sun Tzu’s characterization of a leader must possess all such qualities to ensure </w:t>
      </w:r>
      <w:r w:rsidR="006C5A93">
        <w:rPr>
          <w:lang w:val="en-AU" w:eastAsia="en-AU"/>
        </w:rPr>
        <w:t xml:space="preserve">an </w:t>
      </w:r>
      <w:r w:rsidR="00605709">
        <w:rPr>
          <w:lang w:val="en-AU" w:eastAsia="en-AU"/>
        </w:rPr>
        <w:t xml:space="preserve">effective and inspiring leadership role. </w:t>
      </w:r>
    </w:p>
    <w:p w14:paraId="1C4552E8" w14:textId="77777777" w:rsidR="00EF6F92" w:rsidRDefault="00EF6F92" w:rsidP="00EF6F92">
      <w:pPr>
        <w:ind w:firstLine="0"/>
        <w:rPr>
          <w:lang w:val="en-AU" w:eastAsia="en-AU"/>
        </w:rPr>
      </w:pPr>
      <w:r>
        <w:rPr>
          <w:lang w:val="en-AU" w:eastAsia="en-AU"/>
        </w:rPr>
        <w:tab/>
        <w:t>A leader should have a dynamic character since he has to look after t</w:t>
      </w:r>
      <w:r w:rsidR="006C5A93">
        <w:rPr>
          <w:lang w:val="en-AU" w:eastAsia="en-AU"/>
        </w:rPr>
        <w:t>o</w:t>
      </w:r>
      <w:r>
        <w:rPr>
          <w:lang w:val="en-AU" w:eastAsia="en-AU"/>
        </w:rPr>
        <w:t>o many different affairs concerning strategy making</w:t>
      </w:r>
      <w:r w:rsidR="00E962BD">
        <w:rPr>
          <w:lang w:val="en-AU" w:eastAsia="en-AU"/>
        </w:rPr>
        <w:t xml:space="preserve"> </w:t>
      </w:r>
      <w:r w:rsidR="00E962BD">
        <w:rPr>
          <w:lang w:val="en-AU" w:eastAsia="en-AU"/>
        </w:rPr>
        <w:fldChar w:fldCharType="begin"/>
      </w:r>
      <w:r w:rsidR="00E962BD">
        <w:rPr>
          <w:lang w:val="en-AU" w:eastAsia="en-AU"/>
        </w:rPr>
        <w:instrText xml:space="preserve"> ADDIN ZOTERO_ITEM CSL_CITATION {"citationID":"Ig2wqZGb","properties":{"formattedCitation":"(Chow Hoi Hee &amp; Gurd, 2010)","plainCitation":"(Chow Hoi Hee &amp; Gurd, 2010)","noteIndex":0},"citationItems":[{"id":604,"uris":["http://zotero.org/users/local/s8f0QVnP/items/4LK7F72R"],"uri":["http://zotero.org/users/local/s8f0QVnP/items/4LK7F72R"],"itemData":{"id":604,"type":"article-journal","title":"Leadership essentials from Sun Zi's Art of War and the Bhagavad Gita","container-title":"Journal of Management History","page":"396–414","volume":"16","issue":"3","source":"Google Scholar","author":[{"family":"Chow Hoi Hee","given":"Charles"},{"family":"Gurd","given":"Bruce"}],"issued":{"date-parts":[["2010"]]}}}],"schema":"https://github.com/citation-style-language/schema/raw/master/csl-citation.json"} </w:instrText>
      </w:r>
      <w:r w:rsidR="00E962BD">
        <w:rPr>
          <w:lang w:val="en-AU" w:eastAsia="en-AU"/>
        </w:rPr>
        <w:fldChar w:fldCharType="separate"/>
      </w:r>
      <w:r w:rsidR="00E962BD" w:rsidRPr="00E962BD">
        <w:rPr>
          <w:rFonts w:ascii="Times New Roman" w:hAnsi="Times New Roman" w:cs="Times New Roman"/>
        </w:rPr>
        <w:t>(Chow Hoi Hee &amp; Gurd, 2010)</w:t>
      </w:r>
      <w:r w:rsidR="00E962BD">
        <w:rPr>
          <w:lang w:val="en-AU" w:eastAsia="en-AU"/>
        </w:rPr>
        <w:fldChar w:fldCharType="end"/>
      </w:r>
      <w:r>
        <w:rPr>
          <w:lang w:val="en-AU" w:eastAsia="en-AU"/>
        </w:rPr>
        <w:t>. This is how leadership remains a fluid process a</w:t>
      </w:r>
      <w:r w:rsidR="00927E20">
        <w:rPr>
          <w:lang w:val="en-AU" w:eastAsia="en-AU"/>
        </w:rPr>
        <w:t xml:space="preserve">nd Sun Tzu has laid emphasis on different attributes, just to minimize friction between different stakeholders. Some of the following qualities, Sun Tzu believe are crucial in deciding about the leadership characterization. </w:t>
      </w:r>
    </w:p>
    <w:p w14:paraId="2A8A4E7F" w14:textId="77777777" w:rsidR="00F05857" w:rsidRDefault="00F05857" w:rsidP="00F05857">
      <w:pPr>
        <w:pStyle w:val="Heading1"/>
        <w:rPr>
          <w:lang w:val="en-AU" w:eastAsia="en-AU"/>
        </w:rPr>
      </w:pPr>
      <w:r>
        <w:rPr>
          <w:lang w:val="en-AU" w:eastAsia="en-AU"/>
        </w:rPr>
        <w:t>Intelligence</w:t>
      </w:r>
    </w:p>
    <w:p w14:paraId="16F22B2A" w14:textId="77777777" w:rsidR="00F05857" w:rsidRDefault="00F05857" w:rsidP="00F05857">
      <w:pPr>
        <w:rPr>
          <w:lang w:val="en-AU" w:eastAsia="en-AU"/>
        </w:rPr>
      </w:pPr>
      <w:r>
        <w:rPr>
          <w:lang w:val="en-AU" w:eastAsia="en-AU"/>
        </w:rPr>
        <w:t xml:space="preserve">Intelligence along with competence </w:t>
      </w:r>
      <w:r w:rsidR="00F8311D">
        <w:rPr>
          <w:lang w:val="en-AU" w:eastAsia="en-AU"/>
        </w:rPr>
        <w:t>is the</w:t>
      </w:r>
      <w:r>
        <w:rPr>
          <w:lang w:val="en-AU" w:eastAsia="en-AU"/>
        </w:rPr>
        <w:t xml:space="preserve"> primary </w:t>
      </w:r>
      <w:r w:rsidR="00F8311D">
        <w:rPr>
          <w:lang w:val="en-AU" w:eastAsia="en-AU"/>
        </w:rPr>
        <w:t>aptitude</w:t>
      </w:r>
      <w:r>
        <w:rPr>
          <w:lang w:val="en-AU" w:eastAsia="en-AU"/>
        </w:rPr>
        <w:t xml:space="preserve">, a leader must possess. His </w:t>
      </w:r>
      <w:r w:rsidR="00BB7556">
        <w:rPr>
          <w:lang w:val="en-AU" w:eastAsia="en-AU"/>
        </w:rPr>
        <w:t>ability to</w:t>
      </w:r>
      <w:r>
        <w:rPr>
          <w:lang w:val="en-AU" w:eastAsia="en-AU"/>
        </w:rPr>
        <w:t xml:space="preserve"> manifest comp</w:t>
      </w:r>
      <w:r w:rsidR="00BB7556">
        <w:rPr>
          <w:lang w:val="en-AU" w:eastAsia="en-AU"/>
        </w:rPr>
        <w:t>etence and to use his intelligence in the vital tasks at hand remains</w:t>
      </w:r>
      <w:r w:rsidR="00A91F1B">
        <w:rPr>
          <w:lang w:val="en-AU" w:eastAsia="en-AU"/>
        </w:rPr>
        <w:t xml:space="preserve"> much important. The use of intelligence is adjudged when professional tasks are at hand. This could be achieved if the leade</w:t>
      </w:r>
      <w:r w:rsidR="00E6221C">
        <w:rPr>
          <w:lang w:val="en-AU" w:eastAsia="en-AU"/>
        </w:rPr>
        <w:t xml:space="preserve">r is technically proficient and professionally sound. Such abilities also </w:t>
      </w:r>
      <w:r w:rsidR="00F8311D">
        <w:rPr>
          <w:lang w:val="en-AU" w:eastAsia="en-AU"/>
        </w:rPr>
        <w:t xml:space="preserve">help in gaining </w:t>
      </w:r>
      <w:r w:rsidR="006C5A93">
        <w:rPr>
          <w:lang w:val="en-AU" w:eastAsia="en-AU"/>
        </w:rPr>
        <w:t xml:space="preserve">the </w:t>
      </w:r>
      <w:r w:rsidR="00F8311D">
        <w:rPr>
          <w:lang w:val="en-AU" w:eastAsia="en-AU"/>
        </w:rPr>
        <w:t>faith of his followers and help in leading through example</w:t>
      </w:r>
      <w:r w:rsidR="00E962BD">
        <w:rPr>
          <w:lang w:val="en-AU" w:eastAsia="en-AU"/>
        </w:rPr>
        <w:t xml:space="preserve"> </w:t>
      </w:r>
      <w:r w:rsidR="00E962BD">
        <w:rPr>
          <w:lang w:val="en-AU" w:eastAsia="en-AU"/>
        </w:rPr>
        <w:fldChar w:fldCharType="begin"/>
      </w:r>
      <w:r w:rsidR="00E962BD">
        <w:rPr>
          <w:lang w:val="en-AU" w:eastAsia="en-AU"/>
        </w:rPr>
        <w:instrText xml:space="preserve"> ADDIN ZOTERO_ITEM CSL_CITATION {"citationID":"YCfDcApm","properties":{"formattedCitation":"(Wee, 1994)","plainCitation":"(Wee, 1994)","noteIndex":0},"citationItems":[{"id":602,"uris":["http://zotero.org/users/local/s8f0QVnP/items/H6GEG5AV"],"uri":["http://zotero.org/users/local/s8f0QVnP/items/H6GEG5AV"],"itemData":{"id":602,"type":"article-journal","title":"Managing change: Perspectives from Sun Tzu's Art of War","container-title":"Strategic Change","page":"189–199","volume":"3","issue":"4","source":"Google Scholar","title-short":"Managing change","author":[{"family":"Wee","given":"Chow Hou"}],"issued":{"date-parts":[["1994"]]}}}],"schema":"https://github.com/citation-style-language/schema/raw/master/csl-citation.json"} </w:instrText>
      </w:r>
      <w:r w:rsidR="00E962BD">
        <w:rPr>
          <w:lang w:val="en-AU" w:eastAsia="en-AU"/>
        </w:rPr>
        <w:fldChar w:fldCharType="separate"/>
      </w:r>
      <w:r w:rsidR="00E962BD" w:rsidRPr="00E962BD">
        <w:rPr>
          <w:rFonts w:ascii="Times New Roman" w:hAnsi="Times New Roman" w:cs="Times New Roman"/>
        </w:rPr>
        <w:t>(Wee, 1994)</w:t>
      </w:r>
      <w:r w:rsidR="00E962BD">
        <w:rPr>
          <w:lang w:val="en-AU" w:eastAsia="en-AU"/>
        </w:rPr>
        <w:fldChar w:fldCharType="end"/>
      </w:r>
      <w:r w:rsidR="00F8311D">
        <w:rPr>
          <w:lang w:val="en-AU" w:eastAsia="en-AU"/>
        </w:rPr>
        <w:t xml:space="preserve">. They have to evolve themselves through constant learning and adequate knowledge, which as a result help them in dwelling in </w:t>
      </w:r>
      <w:r w:rsidR="006C5A93">
        <w:rPr>
          <w:lang w:val="en-AU" w:eastAsia="en-AU"/>
        </w:rPr>
        <w:t xml:space="preserve">a </w:t>
      </w:r>
      <w:r w:rsidR="00F8311D">
        <w:rPr>
          <w:lang w:val="en-AU" w:eastAsia="en-AU"/>
        </w:rPr>
        <w:t xml:space="preserve">different situation. The interesting thing </w:t>
      </w:r>
      <w:r w:rsidR="00EA6A64">
        <w:rPr>
          <w:lang w:val="en-AU" w:eastAsia="en-AU"/>
        </w:rPr>
        <w:t>i</w:t>
      </w:r>
      <w:r w:rsidR="00152B1E">
        <w:rPr>
          <w:lang w:val="en-AU" w:eastAsia="en-AU"/>
        </w:rPr>
        <w:t>n all this remains that relying alone on any ability is not workable. If the leader manifest</w:t>
      </w:r>
      <w:r w:rsidR="006C5A93">
        <w:rPr>
          <w:lang w:val="en-AU" w:eastAsia="en-AU"/>
        </w:rPr>
        <w:t>s</w:t>
      </w:r>
      <w:r w:rsidR="00152B1E">
        <w:rPr>
          <w:lang w:val="en-AU" w:eastAsia="en-AU"/>
        </w:rPr>
        <w:t xml:space="preserve"> a single ability and</w:t>
      </w:r>
      <w:r w:rsidR="00B82C7E">
        <w:rPr>
          <w:lang w:val="en-AU" w:eastAsia="en-AU"/>
        </w:rPr>
        <w:t xml:space="preserve"> is not capable of dealing</w:t>
      </w:r>
      <w:r w:rsidR="006C5A93">
        <w:rPr>
          <w:lang w:val="en-AU" w:eastAsia="en-AU"/>
        </w:rPr>
        <w:t xml:space="preserve"> with</w:t>
      </w:r>
      <w:r w:rsidR="00B82C7E">
        <w:rPr>
          <w:lang w:val="en-AU" w:eastAsia="en-AU"/>
        </w:rPr>
        <w:t xml:space="preserve"> situations through employing manifold abilities, his leadership authority could be questioned at any time</w:t>
      </w:r>
      <w:r w:rsidR="00E962BD">
        <w:rPr>
          <w:lang w:val="en-AU" w:eastAsia="en-AU"/>
        </w:rPr>
        <w:t xml:space="preserve"> </w:t>
      </w:r>
      <w:r w:rsidR="00E962BD">
        <w:rPr>
          <w:lang w:val="en-AU" w:eastAsia="en-AU"/>
        </w:rPr>
        <w:fldChar w:fldCharType="begin"/>
      </w:r>
      <w:r w:rsidR="00E962BD">
        <w:rPr>
          <w:lang w:val="en-AU" w:eastAsia="en-AU"/>
        </w:rPr>
        <w:instrText xml:space="preserve"> ADDIN ZOTERO_ITEM CSL_CITATION {"citationID":"iw1m2I1W","properties":{"formattedCitation":"(Wee, 1994)","plainCitation":"(Wee, 1994)","noteIndex":0},"citationItems":[{"id":602,"uris":["http://zotero.org/users/local/s8f0QVnP/items/H6GEG5AV"],"uri":["http://zotero.org/users/local/s8f0QVnP/items/H6GEG5AV"],"itemData":{"id":602,"type":"article-journal","title":"Managing change: Perspectives from Sun Tzu's Art of War","container-title":"Strategic Change","page":"189–199","volume":"3","issue":"4","source":"Google Scholar","title-short":"Managing change","author":[{"family":"Wee","given":"Chow Hou"}],"issued":{"date-parts":[["1994"]]}}}],"schema":"https://github.com/citation-style-language/schema/raw/master/csl-citation.json"} </w:instrText>
      </w:r>
      <w:r w:rsidR="00E962BD">
        <w:rPr>
          <w:lang w:val="en-AU" w:eastAsia="en-AU"/>
        </w:rPr>
        <w:fldChar w:fldCharType="separate"/>
      </w:r>
      <w:r w:rsidR="00E962BD" w:rsidRPr="00E962BD">
        <w:rPr>
          <w:rFonts w:ascii="Times New Roman" w:hAnsi="Times New Roman" w:cs="Times New Roman"/>
        </w:rPr>
        <w:t>(Wee, 1994)</w:t>
      </w:r>
      <w:r w:rsidR="00E962BD">
        <w:rPr>
          <w:lang w:val="en-AU" w:eastAsia="en-AU"/>
        </w:rPr>
        <w:fldChar w:fldCharType="end"/>
      </w:r>
      <w:r w:rsidR="00B82C7E">
        <w:rPr>
          <w:lang w:val="en-AU" w:eastAsia="en-AU"/>
        </w:rPr>
        <w:t>. Therefore, in order to efficiently built and use his intelligence</w:t>
      </w:r>
      <w:r w:rsidR="00C34573">
        <w:rPr>
          <w:lang w:val="en-AU" w:eastAsia="en-AU"/>
        </w:rPr>
        <w:t xml:space="preserve">, a leader needs to communicate with his followers timely and effectively along with putting his thoughts frontward in a systematic manner.  </w:t>
      </w:r>
    </w:p>
    <w:p w14:paraId="636EB99B" w14:textId="77777777" w:rsidR="00DE4E9B" w:rsidRDefault="00DE4E9B" w:rsidP="00DE4E9B">
      <w:pPr>
        <w:pStyle w:val="Heading1"/>
        <w:rPr>
          <w:lang w:val="en-AU" w:eastAsia="en-AU"/>
        </w:rPr>
      </w:pPr>
      <w:r>
        <w:rPr>
          <w:lang w:val="en-AU" w:eastAsia="en-AU"/>
        </w:rPr>
        <w:t>Ability to win without conflict</w:t>
      </w:r>
    </w:p>
    <w:p w14:paraId="29D356DC" w14:textId="77777777" w:rsidR="00044B1C" w:rsidRDefault="00DE4E9B" w:rsidP="00DE4E9B">
      <w:r>
        <w:rPr>
          <w:lang w:val="en-AU" w:eastAsia="en-AU"/>
        </w:rPr>
        <w:t>This is an undeniable fact that there are many resources at the disposal of a leader. He employee these resource</w:t>
      </w:r>
      <w:r w:rsidR="00A160A2">
        <w:rPr>
          <w:lang w:val="en-AU" w:eastAsia="en-AU"/>
        </w:rPr>
        <w:t xml:space="preserve">s time and again to encourage team building and ensure success. For a </w:t>
      </w:r>
      <w:r w:rsidR="00A160A2">
        <w:rPr>
          <w:lang w:val="en-AU" w:eastAsia="en-AU"/>
        </w:rPr>
        <w:lastRenderedPageBreak/>
        <w:t>leader, Sun Tzu thinks that efficient use of resources remain</w:t>
      </w:r>
      <w:r w:rsidR="006C5A93">
        <w:rPr>
          <w:lang w:val="en-AU" w:eastAsia="en-AU"/>
        </w:rPr>
        <w:t>s</w:t>
      </w:r>
      <w:r w:rsidR="00A160A2">
        <w:rPr>
          <w:lang w:val="en-AU" w:eastAsia="en-AU"/>
        </w:rPr>
        <w:t xml:space="preserve"> a pressing task. A good leader will always keep a handful of resources with him to avoid disruption in any kind of situation</w:t>
      </w:r>
      <w:r w:rsidR="00E962BD">
        <w:rPr>
          <w:lang w:val="en-AU" w:eastAsia="en-AU"/>
        </w:rPr>
        <w:t xml:space="preserve"> </w:t>
      </w:r>
      <w:r w:rsidR="00E962BD">
        <w:rPr>
          <w:lang w:val="en-AU" w:eastAsia="en-AU"/>
        </w:rPr>
        <w:fldChar w:fldCharType="begin"/>
      </w:r>
      <w:r w:rsidR="00E962BD">
        <w:rPr>
          <w:lang w:val="en-AU" w:eastAsia="en-AU"/>
        </w:rPr>
        <w:instrText xml:space="preserve"> ADDIN ZOTERO_ITEM CSL_CITATION {"citationID":"toxKIl8u","properties":{"formattedCitation":"(Wee, 1994)","plainCitation":"(Wee, 1994)","noteIndex":0},"citationItems":[{"id":602,"uris":["http://zotero.org/users/local/s8f0QVnP/items/H6GEG5AV"],"uri":["http://zotero.org/users/local/s8f0QVnP/items/H6GEG5AV"],"itemData":{"id":602,"type":"article-journal","title":"Managing change: Perspectives from Sun Tzu's Art of War","container-title":"Strategic Change","page":"189–199","volume":"3","issue":"4","source":"Google Scholar","title-short":"Managing change","author":[{"family":"Wee","given":"Chow Hou"}],"issued":{"date-parts":[["1994"]]}}}],"schema":"https://github.com/citation-style-language/schema/raw/master/csl-citation.json"} </w:instrText>
      </w:r>
      <w:r w:rsidR="00E962BD">
        <w:rPr>
          <w:lang w:val="en-AU" w:eastAsia="en-AU"/>
        </w:rPr>
        <w:fldChar w:fldCharType="separate"/>
      </w:r>
      <w:r w:rsidR="00E962BD" w:rsidRPr="00E962BD">
        <w:rPr>
          <w:rFonts w:ascii="Times New Roman" w:hAnsi="Times New Roman" w:cs="Times New Roman"/>
        </w:rPr>
        <w:t>(Wee, 1994)</w:t>
      </w:r>
      <w:r w:rsidR="00E962BD">
        <w:rPr>
          <w:lang w:val="en-AU" w:eastAsia="en-AU"/>
        </w:rPr>
        <w:fldChar w:fldCharType="end"/>
      </w:r>
      <w:r w:rsidR="00A160A2">
        <w:rPr>
          <w:lang w:val="en-AU" w:eastAsia="en-AU"/>
        </w:rPr>
        <w:t>.</w:t>
      </w:r>
      <w:r w:rsidR="00EC22C2">
        <w:rPr>
          <w:lang w:val="en-AU" w:eastAsia="en-AU"/>
        </w:rPr>
        <w:t xml:space="preserve"> One of his theory dictates that a leader must have the ability to win without fighting. This is actually employing </w:t>
      </w:r>
      <w:r w:rsidR="006C5A93">
        <w:rPr>
          <w:lang w:val="en-AU" w:eastAsia="en-AU"/>
        </w:rPr>
        <w:t xml:space="preserve">the </w:t>
      </w:r>
      <w:r w:rsidR="00EC22C2">
        <w:rPr>
          <w:lang w:val="en-AU" w:eastAsia="en-AU"/>
        </w:rPr>
        <w:t>least resources to achieve a big task. Although it appears problematic, a leader must have trained himself beforehand in displaying such tactics. He emphasis winning without fighting as</w:t>
      </w:r>
      <w:r w:rsidR="00134D80">
        <w:rPr>
          <w:lang w:val="en-AU" w:eastAsia="en-AU"/>
        </w:rPr>
        <w:t xml:space="preserve"> he believes that not every battle requires </w:t>
      </w:r>
      <w:r w:rsidR="00DE4798">
        <w:rPr>
          <w:lang w:val="en-AU" w:eastAsia="en-AU"/>
        </w:rPr>
        <w:t>employing military tactics</w:t>
      </w:r>
      <w:r w:rsidR="00EC22C2">
        <w:rPr>
          <w:lang w:val="en-AU" w:eastAsia="en-AU"/>
        </w:rPr>
        <w:t xml:space="preserve"> </w:t>
      </w:r>
      <w:r w:rsidR="00FA2567">
        <w:rPr>
          <w:lang w:val="en-AU" w:eastAsia="en-AU"/>
        </w:rPr>
        <w:t xml:space="preserve">or need a </w:t>
      </w:r>
      <w:r w:rsidR="00E962BD">
        <w:rPr>
          <w:lang w:val="en-AU" w:eastAsia="en-AU"/>
        </w:rPr>
        <w:t>skilful</w:t>
      </w:r>
      <w:r w:rsidR="00FA2567">
        <w:rPr>
          <w:lang w:val="en-AU" w:eastAsia="en-AU"/>
        </w:rPr>
        <w:t xml:space="preserve"> </w:t>
      </w:r>
      <w:r w:rsidR="005B5E47">
        <w:rPr>
          <w:lang w:val="en-AU" w:eastAsia="en-AU"/>
        </w:rPr>
        <w:t>approach to deal with. For such situations Sun Tzu said</w:t>
      </w:r>
      <w:r w:rsidR="006C5A93">
        <w:rPr>
          <w:lang w:val="en-AU" w:eastAsia="en-AU"/>
        </w:rPr>
        <w:t>,</w:t>
      </w:r>
      <w:r w:rsidR="005B5E47">
        <w:rPr>
          <w:lang w:val="en-AU" w:eastAsia="en-AU"/>
        </w:rPr>
        <w:t xml:space="preserve"> </w:t>
      </w:r>
      <w:r w:rsidR="005B5E47">
        <w:t>“</w:t>
      </w:r>
      <w:r w:rsidR="00E962BD">
        <w:t>To</w:t>
      </w:r>
      <w:r w:rsidR="005B5E47" w:rsidRPr="005B5E47">
        <w:t xml:space="preserve"> fight and conquer in all your battles is not supreme excellence; supreme excellence consists </w:t>
      </w:r>
      <w:r w:rsidR="006C5A93">
        <w:t>of</w:t>
      </w:r>
      <w:r w:rsidR="005B5E47" w:rsidRPr="005B5E47">
        <w:t xml:space="preserve"> breaking the enemy’s resistance without fighting</w:t>
      </w:r>
      <w:r w:rsidR="00E962BD">
        <w:t xml:space="preserve"> </w:t>
      </w:r>
      <w:r w:rsidR="00E962BD">
        <w:fldChar w:fldCharType="begin"/>
      </w:r>
      <w:r w:rsidR="00E962BD">
        <w:instrText xml:space="preserve"> ADDIN ZOTERO_ITEM CSL_CITATION {"citationID":"Vw45bCA8","properties":{"formattedCitation":"(Tzu, 2014)","plainCitation":"(Tzu, 2014)","noteIndex":0},"citationItems":[{"id":595,"uris":["http://zotero.org/users/local/s8f0QVnP/items/STQJNTLU"],"uri":["http://zotero.org/users/local/s8f0QVnP/items/STQJNTLU"],"itemData":{"id":595,"type":"chapter","title":"The art of war","container-title":"Strategic Studies","publisher":"Routledge","page":"86–110","source":"Google Scholar","author":[{"family":"Tzu","given":"Sun"}],"issued":{"date-parts":[["2014"]]}}}],"schema":"https://github.com/citation-style-language/schema/raw/master/csl-citation.json"} </w:instrText>
      </w:r>
      <w:r w:rsidR="00E962BD">
        <w:fldChar w:fldCharType="separate"/>
      </w:r>
      <w:r w:rsidR="00E962BD" w:rsidRPr="00E962BD">
        <w:rPr>
          <w:rFonts w:ascii="Times New Roman" w:hAnsi="Times New Roman" w:cs="Times New Roman"/>
        </w:rPr>
        <w:t>(Tzu, 2014)</w:t>
      </w:r>
      <w:r w:rsidR="00E962BD">
        <w:fldChar w:fldCharType="end"/>
      </w:r>
      <w:r w:rsidR="005B5E47" w:rsidRPr="005B5E47">
        <w:t>”</w:t>
      </w:r>
      <w:r w:rsidR="005B5E47">
        <w:t xml:space="preserve">. </w:t>
      </w:r>
    </w:p>
    <w:p w14:paraId="2BB810D0" w14:textId="77777777" w:rsidR="00044B1C" w:rsidRDefault="00044B1C" w:rsidP="00044B1C">
      <w:pPr>
        <w:pStyle w:val="Heading1"/>
      </w:pPr>
      <w:r>
        <w:t>Knowledge of tactics and strategy</w:t>
      </w:r>
    </w:p>
    <w:p w14:paraId="4F69BBB3" w14:textId="77777777" w:rsidR="00254DC5" w:rsidRPr="007F4232" w:rsidRDefault="007F4232" w:rsidP="00C96038">
      <w:r>
        <w:t xml:space="preserve">Although a leader remains at the helm of affairs in drawing, planning and executing strategy, at some points in making strategy, the followers make slight changes depending upon their individual roles. </w:t>
      </w:r>
      <w:r w:rsidR="00BF6B24">
        <w:t xml:space="preserve">This is what should not be kept aside or different </w:t>
      </w:r>
      <w:r w:rsidR="006C5A93">
        <w:t>from</w:t>
      </w:r>
      <w:r w:rsidR="00BF6B24">
        <w:t xml:space="preserve"> the leader. The knowledge of tactics and strategy is the primary and foremost aspect </w:t>
      </w:r>
      <w:r w:rsidR="006C5A93">
        <w:t>that</w:t>
      </w:r>
      <w:r w:rsidR="00BF6B24">
        <w:t xml:space="preserve"> should always be in the notice of the leader</w:t>
      </w:r>
      <w:r w:rsidR="00E962BD">
        <w:t xml:space="preserve"> </w:t>
      </w:r>
      <w:r w:rsidR="00E962BD">
        <w:fldChar w:fldCharType="begin"/>
      </w:r>
      <w:r w:rsidR="00E962BD">
        <w:instrText xml:space="preserve"> ADDIN ZOTERO_ITEM CSL_CITATION {"citationID":"ZzpyHZzz","properties":{"formattedCitation":"(Van Creveld &amp; Keegan, 2000)","plainCitation":"(Van Creveld &amp; Keegan, 2000)","noteIndex":0},"citationItems":[{"id":596,"uris":["http://zotero.org/users/local/s8f0QVnP/items/XDGKNGTZ"],"uri":["http://zotero.org/users/local/s8f0QVnP/items/XDGKNGTZ"],"itemData":{"id":596,"type":"book","title":"The art of war: war and military thought","publisher":"Cassell London","source":"Google Scholar","title-short":"The art of war","author":[{"family":"Van Creveld","given":"Martin L."},{"family":"Keegan","given":"John"}],"issued":{"date-parts":[["2000"]]}}}],"schema":"https://github.com/citation-style-language/schema/raw/master/csl-citation.json"} </w:instrText>
      </w:r>
      <w:r w:rsidR="00E962BD">
        <w:fldChar w:fldCharType="separate"/>
      </w:r>
      <w:r w:rsidR="00E962BD" w:rsidRPr="00E962BD">
        <w:rPr>
          <w:rFonts w:ascii="Times New Roman" w:hAnsi="Times New Roman" w:cs="Times New Roman"/>
        </w:rPr>
        <w:t>(Van Creveld &amp; Keegan, 2000)</w:t>
      </w:r>
      <w:r w:rsidR="00E962BD">
        <w:fldChar w:fldCharType="end"/>
      </w:r>
      <w:r w:rsidR="00BF6B24">
        <w:t>.  The knowledge of strategy and planning is not limited to military maneuvering or capabilities in hand, rather it broadens to the level including escalation, de-escalation and positioning of the forces.</w:t>
      </w:r>
      <w:r w:rsidR="003705BB">
        <w:t xml:space="preserve"> In such situations, the leader must employ </w:t>
      </w:r>
      <w:r w:rsidR="006C5A93">
        <w:t xml:space="preserve">a </w:t>
      </w:r>
      <w:r w:rsidR="003705BB">
        <w:t>practica</w:t>
      </w:r>
      <w:r w:rsidR="006C5A93">
        <w:t>l</w:t>
      </w:r>
      <w:r w:rsidR="003705BB">
        <w:t xml:space="preserve"> approach to ensure the safety and security of his forces. As minimum loss can </w:t>
      </w:r>
      <w:r w:rsidR="005564A3">
        <w:t xml:space="preserve">ensure success and </w:t>
      </w:r>
      <w:r w:rsidR="00866821">
        <w:t xml:space="preserve">long-lasting </w:t>
      </w:r>
      <w:r w:rsidR="00280EDF">
        <w:t xml:space="preserve">triumph. The knowledge of tactics and strategy should be based on </w:t>
      </w:r>
      <w:r w:rsidR="00254DC5">
        <w:t xml:space="preserve">the proven abilities of the soldiers and how they have previously demonstrated these abilities. </w:t>
      </w:r>
      <w:r w:rsidR="00677A5F">
        <w:t xml:space="preserve">According to Sun Tzu, </w:t>
      </w:r>
      <w:r w:rsidR="00C96038">
        <w:t>‘</w:t>
      </w:r>
      <w:r w:rsidR="00677A5F">
        <w:t xml:space="preserve">the best strategy in this wake remains </w:t>
      </w:r>
      <w:r w:rsidR="006C5A93">
        <w:t>to resolve</w:t>
      </w:r>
      <w:r w:rsidR="00677A5F">
        <w:t xml:space="preserve"> the situation by reducing the chances of conflict and without escalation</w:t>
      </w:r>
      <w:r w:rsidR="00E962BD">
        <w:t xml:space="preserve"> </w:t>
      </w:r>
      <w:r w:rsidR="00E962BD">
        <w:fldChar w:fldCharType="begin"/>
      </w:r>
      <w:r w:rsidR="00E962BD">
        <w:instrText xml:space="preserve"> ADDIN ZOTERO_ITEM CSL_CITATION {"citationID":"DcEUZKoR","properties":{"formattedCitation":"(Van Creveld &amp; Keegan, 2000)","plainCitation":"(Van Creveld &amp; Keegan, 2000)","noteIndex":0},"citationItems":[{"id":596,"uris":["http://zotero.org/users/local/s8f0QVnP/items/XDGKNGTZ"],"uri":["http://zotero.org/users/local/s8f0QVnP/items/XDGKNGTZ"],"itemData":{"id":596,"type":"book","title":"The art of war: war and military thought","publisher":"Cassell London","source":"Google Scholar","title-short":"The art of war","author":[{"family":"Van Creveld","given":"Martin L."},{"family":"Keegan","given":"John"}],"issued":{"date-parts":[["2000"]]}}}],"schema":"https://github.com/citation-style-language/schema/raw/master/csl-citation.json"} </w:instrText>
      </w:r>
      <w:r w:rsidR="00E962BD">
        <w:fldChar w:fldCharType="separate"/>
      </w:r>
      <w:r w:rsidR="00E962BD" w:rsidRPr="00E962BD">
        <w:rPr>
          <w:rFonts w:ascii="Times New Roman" w:hAnsi="Times New Roman" w:cs="Times New Roman"/>
        </w:rPr>
        <w:t>(Van Creveld &amp; Keegan, 2000)</w:t>
      </w:r>
      <w:r w:rsidR="00E962BD">
        <w:fldChar w:fldCharType="end"/>
      </w:r>
      <w:r w:rsidR="00C96038">
        <w:t>’</w:t>
      </w:r>
      <w:r w:rsidR="00677A5F">
        <w:t xml:space="preserve">. </w:t>
      </w:r>
    </w:p>
    <w:p w14:paraId="2652AE73" w14:textId="77777777" w:rsidR="00044B1C" w:rsidRDefault="00044B1C" w:rsidP="00044B1C">
      <w:pPr>
        <w:pStyle w:val="Heading1"/>
      </w:pPr>
      <w:r>
        <w:lastRenderedPageBreak/>
        <w:t>Trustworthiness and Loyalty</w:t>
      </w:r>
    </w:p>
    <w:p w14:paraId="4CFB453F" w14:textId="77777777" w:rsidR="00FB20DD" w:rsidRPr="00FB20DD" w:rsidRDefault="00FB20DD" w:rsidP="00FB20DD">
      <w:r>
        <w:t>A leadership role for Sun Tzu is much broad and all-embracing. Under the command of a leader, there are numer</w:t>
      </w:r>
      <w:r w:rsidR="00D7765E">
        <w:t>ous human</w:t>
      </w:r>
      <w:r>
        <w:t xml:space="preserve"> and </w:t>
      </w:r>
      <w:r w:rsidR="00D7765E">
        <w:t xml:space="preserve">non-human </w:t>
      </w:r>
      <w:r>
        <w:t>factors. A good leader demonstrate</w:t>
      </w:r>
      <w:r w:rsidR="006C5A93">
        <w:t>s</w:t>
      </w:r>
      <w:r>
        <w:t xml:space="preserve"> the abilities to tactically</w:t>
      </w:r>
      <w:r w:rsidR="00A35CA6">
        <w:t xml:space="preserve"> deal with all these factors. </w:t>
      </w:r>
      <w:r w:rsidR="00D7765E">
        <w:t>Th</w:t>
      </w:r>
      <w:r w:rsidR="00CC4E93">
        <w:t xml:space="preserve">e non- human </w:t>
      </w:r>
      <w:r w:rsidR="00E26B6B">
        <w:t xml:space="preserve">or material </w:t>
      </w:r>
      <w:r w:rsidR="00CC4E93">
        <w:t>factors</w:t>
      </w:r>
      <w:r w:rsidR="00E26B6B">
        <w:t xml:space="preserve"> remain under the control and authority of the leader</w:t>
      </w:r>
      <w:r w:rsidR="00E962BD">
        <w:t xml:space="preserve"> </w:t>
      </w:r>
      <w:r w:rsidR="00E962BD">
        <w:fldChar w:fldCharType="begin"/>
      </w:r>
      <w:r w:rsidR="00E962BD">
        <w:instrText xml:space="preserve"> ADDIN ZOTERO_ITEM CSL_CITATION {"citationID":"iO67ctP9","properties":{"formattedCitation":"(Smith, 2012)","plainCitation":"(Smith, 2012)","noteIndex":0},"citationItems":[{"id":597,"uris":["http://zotero.org/users/local/s8f0QVnP/items/UHUWLNVI"],"uri":["http://zotero.org/users/local/s8f0QVnP/items/UHUWLNVI"],"itemData":{"id":597,"type":"book","title":"The utility of force: the art of war in the modern world","publisher":"Penguin UK","source":"Google Scholar","title-short":"The utility of force","author":[{"family":"Smith","given":"Rupert"}],"issued":{"date-parts":[["2012"]]}}}],"schema":"https://github.com/citation-style-language/schema/raw/master/csl-citation.json"} </w:instrText>
      </w:r>
      <w:r w:rsidR="00E962BD">
        <w:fldChar w:fldCharType="separate"/>
      </w:r>
      <w:r w:rsidR="00E962BD" w:rsidRPr="00E962BD">
        <w:rPr>
          <w:rFonts w:ascii="Times New Roman" w:hAnsi="Times New Roman" w:cs="Times New Roman"/>
        </w:rPr>
        <w:t>(Smith, 2012)</w:t>
      </w:r>
      <w:r w:rsidR="00E962BD">
        <w:fldChar w:fldCharType="end"/>
      </w:r>
      <w:r w:rsidR="00E26B6B">
        <w:t>. It remains of nil importance as</w:t>
      </w:r>
      <w:r w:rsidR="006C5A93">
        <w:t xml:space="preserve"> to</w:t>
      </w:r>
      <w:r w:rsidR="00E26B6B">
        <w:t xml:space="preserve"> how these non- material factors are displayed and are used. However, a leader first need</w:t>
      </w:r>
      <w:r w:rsidR="006C5A93">
        <w:t>s</w:t>
      </w:r>
      <w:r w:rsidR="00E26B6B">
        <w:t xml:space="preserve"> to make sur</w:t>
      </w:r>
      <w:r w:rsidR="001B58DF">
        <w:t>e that soldier</w:t>
      </w:r>
      <w:r w:rsidR="006C5A93">
        <w:t>s</w:t>
      </w:r>
      <w:r w:rsidR="001B58DF">
        <w:t xml:space="preserve"> or employees under his command </w:t>
      </w:r>
      <w:r w:rsidR="00D26754">
        <w:t>are trustworthy and loyal. If any time a leader observes that someone from them do</w:t>
      </w:r>
      <w:r w:rsidR="006C5A93">
        <w:t>es</w:t>
      </w:r>
      <w:r w:rsidR="00D26754">
        <w:t xml:space="preserve"> not display such attributes, he should be made a lesson for others.</w:t>
      </w:r>
      <w:r w:rsidR="009C1F45">
        <w:t xml:space="preserve"> Any kind of tactic, or otherwise the strategy is finally dependent on the manner how</w:t>
      </w:r>
      <w:r w:rsidR="00FB19F7">
        <w:t xml:space="preserve"> </w:t>
      </w:r>
      <w:r w:rsidR="006D62B1">
        <w:t xml:space="preserve">the </w:t>
      </w:r>
      <w:r w:rsidR="00FB19F7">
        <w:t>workforce</w:t>
      </w:r>
      <w:r w:rsidR="006D62B1">
        <w:t xml:space="preserve"> adjust</w:t>
      </w:r>
      <w:r w:rsidR="006C5A93">
        <w:t>s</w:t>
      </w:r>
      <w:r w:rsidR="006D62B1">
        <w:t xml:space="preserve"> themselves with</w:t>
      </w:r>
      <w:r w:rsidR="00FE5AD2">
        <w:t xml:space="preserve"> the final layoff plan. </w:t>
      </w:r>
      <w:r w:rsidR="00861714">
        <w:t xml:space="preserve">If anyone among the team </w:t>
      </w:r>
      <w:r w:rsidR="00461FBA">
        <w:t xml:space="preserve">adopts an individual approach </w:t>
      </w:r>
      <w:r w:rsidR="006C5A93">
        <w:t>that</w:t>
      </w:r>
      <w:r w:rsidR="00461FBA">
        <w:t xml:space="preserve"> can threaten the broad plan, it can disrupt the team plan and can raise a question mark over the role of the leader</w:t>
      </w:r>
      <w:r w:rsidR="00E962BD">
        <w:t xml:space="preserve"> </w:t>
      </w:r>
      <w:r w:rsidR="00E962BD">
        <w:fldChar w:fldCharType="begin"/>
      </w:r>
      <w:r w:rsidR="00E962BD">
        <w:instrText xml:space="preserve"> ADDIN ZOTERO_ITEM CSL_CITATION {"citationID":"XiJk774r","properties":{"formattedCitation":"(Smith, 2012)","plainCitation":"(Smith, 2012)","noteIndex":0},"citationItems":[{"id":597,"uris":["http://zotero.org/users/local/s8f0QVnP/items/UHUWLNVI"],"uri":["http://zotero.org/users/local/s8f0QVnP/items/UHUWLNVI"],"itemData":{"id":597,"type":"book","title":"The utility of force: the art of war in the modern world","publisher":"Penguin UK","source":"Google Scholar","title-short":"The utility of force","author":[{"family":"Smith","given":"Rupert"}],"issued":{"date-parts":[["2012"]]}}}],"schema":"https://github.com/citation-style-language/schema/raw/master/csl-citation.json"} </w:instrText>
      </w:r>
      <w:r w:rsidR="00E962BD">
        <w:fldChar w:fldCharType="separate"/>
      </w:r>
      <w:r w:rsidR="00E962BD" w:rsidRPr="00E962BD">
        <w:rPr>
          <w:rFonts w:ascii="Times New Roman" w:hAnsi="Times New Roman" w:cs="Times New Roman"/>
        </w:rPr>
        <w:t>(Smith, 2012)</w:t>
      </w:r>
      <w:r w:rsidR="00E962BD">
        <w:fldChar w:fldCharType="end"/>
      </w:r>
      <w:r w:rsidR="00461FBA">
        <w:t xml:space="preserve">. </w:t>
      </w:r>
    </w:p>
    <w:p w14:paraId="5E9C6910" w14:textId="77777777" w:rsidR="00044B1C" w:rsidRDefault="001C5D84" w:rsidP="00080910">
      <w:pPr>
        <w:pStyle w:val="Heading1"/>
      </w:pPr>
      <w:r>
        <w:t>Humanness</w:t>
      </w:r>
      <w:r w:rsidR="00080910">
        <w:t xml:space="preserve"> and Courage</w:t>
      </w:r>
    </w:p>
    <w:p w14:paraId="31776939" w14:textId="77777777" w:rsidR="001C5D84" w:rsidRPr="001C5D84" w:rsidRDefault="001C5D84" w:rsidP="001C5D84">
      <w:r>
        <w:t xml:space="preserve">It is not always essential that a leader </w:t>
      </w:r>
      <w:r w:rsidR="005379B1">
        <w:t xml:space="preserve">in </w:t>
      </w:r>
      <w:r w:rsidR="006C5A93">
        <w:t xml:space="preserve">the </w:t>
      </w:r>
      <w:r w:rsidR="005379B1">
        <w:t>military or in any organization should adopt a stringent approach for accomplishing the tasks, rather this could be achieved by following a lenient approach. Though Sun Tzu’s values and approaches are interpreted in a much stringent manner, his approaches toward gaining success are not based o</w:t>
      </w:r>
      <w:r w:rsidR="006C5A93">
        <w:t>n</w:t>
      </w:r>
      <w:r w:rsidR="005379B1">
        <w:t xml:space="preserve"> </w:t>
      </w:r>
      <w:r w:rsidR="006C5A93">
        <w:t xml:space="preserve">the </w:t>
      </w:r>
      <w:r w:rsidR="00084A89">
        <w:t xml:space="preserve">strict manifestation of </w:t>
      </w:r>
      <w:r w:rsidR="00F37C78">
        <w:t>strategies</w:t>
      </w:r>
      <w:r w:rsidR="00E962BD">
        <w:t xml:space="preserve"> </w:t>
      </w:r>
      <w:r w:rsidR="00E962BD">
        <w:fldChar w:fldCharType="begin"/>
      </w:r>
      <w:r w:rsidR="00E962BD">
        <w:instrText xml:space="preserve"> ADDIN ZOTERO_ITEM CSL_CITATION {"citationID":"3zheDxqQ","properties":{"formattedCitation":"(Dimovski, Mari\\uc0\\u269{}, Uhan, \\\\DJurica, &amp; Ferjan, 2012)","plainCitation":"(Dimovski, Marič, Uhan, \\DJurica, &amp; Ferjan, 2012)","noteIndex":0},"citationItems":[{"id":603,"uris":["http://zotero.org/users/local/s8f0QVnP/items/4NBQBHQK"],"uri":["http://zotero.org/users/local/s8f0QVnP/items/4NBQBHQK"],"itemData":{"id":603,"type":"article-journal","title":"Sun Tzu's\" The Art of War\" and implications for leadership: Theoretical discussion","container-title":"Organizacija","page":"151–158","volume":"45","issue":"4","source":"Google Scholar","title-short":"Sun Tzu's\" The Art of War\" and implications for leadership","author":[{"family":"Dimovski","given":"Vlado"},{"family":"Marič","given":"Miha"},{"family":"Uhan","given":"Miha"},{"family":"\\DJurica","given":"Nina"},{"family":"Ferjan","given":"Marko"}],"issued":{"date-parts":[["2012"]]}}}],"schema":"https://github.com/citation-style-language/schema/raw/master/csl-citation.json"} </w:instrText>
      </w:r>
      <w:r w:rsidR="00E962BD">
        <w:fldChar w:fldCharType="separate"/>
      </w:r>
      <w:r w:rsidR="00E962BD" w:rsidRPr="00E962BD">
        <w:rPr>
          <w:rFonts w:ascii="Times New Roman" w:hAnsi="Times New Roman" w:cs="Times New Roman"/>
        </w:rPr>
        <w:t>(Dimovski, Marič, Uhan, \DJurica, &amp; Ferjan, 2012)</w:t>
      </w:r>
      <w:r w:rsidR="00E962BD">
        <w:fldChar w:fldCharType="end"/>
      </w:r>
      <w:r w:rsidR="00F37C78">
        <w:t xml:space="preserve">. In his </w:t>
      </w:r>
      <w:r w:rsidR="006B0C5C">
        <w:t xml:space="preserve">book, at </w:t>
      </w:r>
      <w:r w:rsidR="006C5A93">
        <w:t xml:space="preserve">the </w:t>
      </w:r>
      <w:r w:rsidR="006B0C5C">
        <w:t>various instance</w:t>
      </w:r>
      <w:r w:rsidR="006C5A93">
        <w:t>,</w:t>
      </w:r>
      <w:r w:rsidR="006B0C5C">
        <w:t xml:space="preserve"> he has taken into consideration some human aspects which he believes if ignored can </w:t>
      </w:r>
      <w:r w:rsidR="005028B0">
        <w:t xml:space="preserve">arouse friction between the leader and his followers. He believes that </w:t>
      </w:r>
      <w:r w:rsidR="00164409">
        <w:t xml:space="preserve">since people under command </w:t>
      </w:r>
      <w:r w:rsidR="005E2458">
        <w:t xml:space="preserve">can </w:t>
      </w:r>
      <w:r w:rsidR="00080910">
        <w:t xml:space="preserve">face unavoidable circumstances, therefore the leader should pay attention to their needs. </w:t>
      </w:r>
      <w:r w:rsidR="000F3702">
        <w:t xml:space="preserve">Lastly, </w:t>
      </w:r>
      <w:r w:rsidR="00416A74">
        <w:t>Sun Tzu considers courage as the apex of all leadership traits. He believed that if a leader comprehends to all the above</w:t>
      </w:r>
      <w:r w:rsidR="006C5A93">
        <w:t>-</w:t>
      </w:r>
      <w:r w:rsidR="00416A74">
        <w:t xml:space="preserve">mentioned abilities but lack the courage, he can never be </w:t>
      </w:r>
      <w:r w:rsidR="00416A74">
        <w:lastRenderedPageBreak/>
        <w:t xml:space="preserve">considered a good leader. Therefore, courage remains the </w:t>
      </w:r>
      <w:r w:rsidR="009F3EAB">
        <w:t>greatest</w:t>
      </w:r>
      <w:r w:rsidR="00416A74">
        <w:t xml:space="preserve"> ability</w:t>
      </w:r>
      <w:r w:rsidR="009F3EAB">
        <w:t xml:space="preserve"> of a leader</w:t>
      </w:r>
      <w:r w:rsidR="00416A74">
        <w:t xml:space="preserve"> </w:t>
      </w:r>
      <w:r w:rsidR="009F3EAB">
        <w:t>as</w:t>
      </w:r>
      <w:r w:rsidR="00416A74">
        <w:t xml:space="preserve"> </w:t>
      </w:r>
      <w:r w:rsidR="009F3EAB">
        <w:t>it is</w:t>
      </w:r>
      <w:r w:rsidR="00416A74">
        <w:t xml:space="preserve"> displayed by practically manifesting the abilities</w:t>
      </w:r>
      <w:r w:rsidR="00E962BD">
        <w:t xml:space="preserve"> </w:t>
      </w:r>
      <w:r w:rsidR="00E962BD">
        <w:fldChar w:fldCharType="begin"/>
      </w:r>
      <w:r w:rsidR="00E962BD">
        <w:instrText xml:space="preserve"> ADDIN ZOTERO_ITEM CSL_CITATION {"citationID":"KBVLKEjM","properties":{"formattedCitation":"(Dimovski et al., 2012)","plainCitation":"(Dimovski et al., 2012)","noteIndex":0},"citationItems":[{"id":603,"uris":["http://zotero.org/users/local/s8f0QVnP/items/4NBQBHQK"],"uri":["http://zotero.org/users/local/s8f0QVnP/items/4NBQBHQK"],"itemData":{"id":603,"type":"article-journal","title":"Sun Tzu's\" The Art of War\" and implications for leadership: Theoretical discussion","container-title":"Organizacija","page":"151–158","volume":"45","issue":"4","source":"Google Scholar","title-short":"Sun Tzu's\" The Art of War\" and implications for leadership","author":[{"family":"Dimovski","given":"Vlado"},{"family":"Marič","given":"Miha"},{"family":"Uhan","given":"Miha"},{"family":"\\DJurica","given":"Nina"},{"family":"Ferjan","given":"Marko"}],"issued":{"date-parts":[["2012"]]}}}],"schema":"https://github.com/citation-style-language/schema/raw/master/csl-citation.json"} </w:instrText>
      </w:r>
      <w:r w:rsidR="00E962BD">
        <w:fldChar w:fldCharType="separate"/>
      </w:r>
      <w:r w:rsidR="00E962BD" w:rsidRPr="00E962BD">
        <w:rPr>
          <w:rFonts w:ascii="Times New Roman" w:hAnsi="Times New Roman" w:cs="Times New Roman"/>
        </w:rPr>
        <w:t>(Dimovski et al., 2012)</w:t>
      </w:r>
      <w:r w:rsidR="00E962BD">
        <w:fldChar w:fldCharType="end"/>
      </w:r>
      <w:r w:rsidR="009F3EAB">
        <w:t xml:space="preserve">. </w:t>
      </w:r>
    </w:p>
    <w:p w14:paraId="4D0C8473" w14:textId="77777777" w:rsidR="00044B1C" w:rsidRDefault="00044B1C" w:rsidP="00044B1C">
      <w:pPr>
        <w:pStyle w:val="Heading1"/>
      </w:pPr>
      <w:r>
        <w:t>What a leader must avoid?</w:t>
      </w:r>
    </w:p>
    <w:p w14:paraId="74421A53" w14:textId="77777777" w:rsidR="0027112E" w:rsidRDefault="0097213D" w:rsidP="0027112E">
      <w:pPr>
        <w:rPr>
          <w:rFonts w:asciiTheme="majorHAnsi" w:eastAsiaTheme="majorEastAsia" w:hAnsiTheme="majorHAnsi" w:cstheme="majorBidi"/>
          <w:b/>
          <w:bCs/>
        </w:rPr>
      </w:pPr>
      <w:r>
        <w:t xml:space="preserve">For Sun Tzu, excluding some essential </w:t>
      </w:r>
      <w:r w:rsidR="007A3B0B">
        <w:t xml:space="preserve">requisites, there are some traits, which a leader should avoid in any circumstance. For example, </w:t>
      </w:r>
      <w:r w:rsidR="007969F6">
        <w:t xml:space="preserve">recklessness and coward behavior. If </w:t>
      </w:r>
      <w:r w:rsidR="00212F64">
        <w:t>the</w:t>
      </w:r>
      <w:r w:rsidR="007969F6">
        <w:t xml:space="preserve"> leader is reckless, there exist various chances that the leader might get killed from the circumstances, he paid a little heed toward. Similarly, </w:t>
      </w:r>
      <w:r w:rsidR="00777473">
        <w:t xml:space="preserve">if a leader is </w:t>
      </w:r>
      <w:r w:rsidR="006C5A93">
        <w:t xml:space="preserve">a </w:t>
      </w:r>
      <w:r w:rsidR="00777473">
        <w:t xml:space="preserve">coward and does not have the power to deal with the situation </w:t>
      </w:r>
      <w:r w:rsidR="00A66043">
        <w:t>audaciously</w:t>
      </w:r>
      <w:r w:rsidR="00E962BD">
        <w:t xml:space="preserve"> </w:t>
      </w:r>
      <w:r w:rsidR="00E962BD">
        <w:fldChar w:fldCharType="begin"/>
      </w:r>
      <w:r w:rsidR="00E962BD">
        <w:instrText xml:space="preserve"> ADDIN ZOTERO_ITEM CSL_CITATION {"citationID":"4lw0LvSM","properties":{"formattedCitation":"(Sloan, 2012)","plainCitation":"(Sloan, 2012)","noteIndex":0},"citationItems":[{"id":600,"uris":["http://zotero.org/users/local/s8f0QVnP/items/QE486W25"],"uri":["http://zotero.org/users/local/s8f0QVnP/items/QE486W25"],"itemData":{"id":600,"type":"book","title":"Modern military strategy: an introduction","publisher":"Routledge","source":"Google Scholar","title-short":"Modern military strategy","author":[{"family":"Sloan","given":"Elinor C."}],"issued":{"date-parts":[["2012"]]}}}],"schema":"https://github.com/citation-style-language/schema/raw/master/csl-citation.json"} </w:instrText>
      </w:r>
      <w:r w:rsidR="00E962BD">
        <w:fldChar w:fldCharType="separate"/>
      </w:r>
      <w:r w:rsidR="00E962BD" w:rsidRPr="00E962BD">
        <w:rPr>
          <w:rFonts w:ascii="Times New Roman" w:hAnsi="Times New Roman" w:cs="Times New Roman"/>
        </w:rPr>
        <w:t>(Sloan, 2012)</w:t>
      </w:r>
      <w:r w:rsidR="00E962BD">
        <w:fldChar w:fldCharType="end"/>
      </w:r>
      <w:r w:rsidR="00A66043">
        <w:t xml:space="preserve">. The situation can turn dramatic and might sweep out of his control. </w:t>
      </w:r>
      <w:r w:rsidR="00FE422A">
        <w:t xml:space="preserve">Worries and fears which turn a leader coward should be avoided, there should not be anything </w:t>
      </w:r>
      <w:r w:rsidR="006C5A93">
        <w:t>that</w:t>
      </w:r>
      <w:r w:rsidR="00FE422A">
        <w:t xml:space="preserve"> </w:t>
      </w:r>
      <w:r w:rsidR="003A4C9F">
        <w:t>can become a source for disrupting the leader from his mission. If any such unavoidable thing exists, the leader should keep it away from his close allies too. Similarly, a temperamental leader can be provoked easily</w:t>
      </w:r>
      <w:r w:rsidR="00E962BD">
        <w:t xml:space="preserve"> </w:t>
      </w:r>
      <w:r w:rsidR="00E962BD">
        <w:fldChar w:fldCharType="begin"/>
      </w:r>
      <w:r w:rsidR="00E962BD">
        <w:instrText xml:space="preserve"> ADDIN ZOTERO_ITEM CSL_CITATION {"citationID":"aWu3VW5E","properties":{"formattedCitation":"(Sloan, 2012)","plainCitation":"(Sloan, 2012)","noteIndex":0},"citationItems":[{"id":600,"uris":["http://zotero.org/users/local/s8f0QVnP/items/QE486W25"],"uri":["http://zotero.org/users/local/s8f0QVnP/items/QE486W25"],"itemData":{"id":600,"type":"book","title":"Modern military strategy: an introduction","publisher":"Routledge","source":"Google Scholar","title-short":"Modern military strategy","author":[{"family":"Sloan","given":"Elinor C."}],"issued":{"date-parts":[["2012"]]}}}],"schema":"https://github.com/citation-style-language/schema/raw/master/csl-citation.json"} </w:instrText>
      </w:r>
      <w:r w:rsidR="00E962BD">
        <w:fldChar w:fldCharType="separate"/>
      </w:r>
      <w:r w:rsidR="00E962BD" w:rsidRPr="00E962BD">
        <w:rPr>
          <w:rFonts w:ascii="Times New Roman" w:hAnsi="Times New Roman" w:cs="Times New Roman"/>
        </w:rPr>
        <w:t>(Sloan, 2012)</w:t>
      </w:r>
      <w:r w:rsidR="00E962BD">
        <w:fldChar w:fldCharType="end"/>
      </w:r>
      <w:r w:rsidR="003A4C9F">
        <w:t>.</w:t>
      </w:r>
      <w:r w:rsidR="00F1593D">
        <w:t xml:space="preserve"> Therefore, one who desires to become a leader must keep his emotions away from his followers so they </w:t>
      </w:r>
      <w:r w:rsidR="00070D32">
        <w:t>cannot</w:t>
      </w:r>
      <w:r w:rsidR="00F1593D">
        <w:t xml:space="preserve"> have the power to drive their leader.</w:t>
      </w:r>
      <w:r w:rsidR="00070D32">
        <w:t xml:space="preserve"> It can strikingly effect</w:t>
      </w:r>
      <w:r w:rsidR="00FC4B50">
        <w:t xml:space="preserve"> positive attitudes as well. </w:t>
      </w:r>
    </w:p>
    <w:p w14:paraId="26F8C73C" w14:textId="77777777" w:rsidR="0027112E" w:rsidRDefault="0027112E" w:rsidP="0027112E">
      <w:pPr>
        <w:pStyle w:val="Heading1"/>
      </w:pPr>
      <w:r>
        <w:t>Conclusion</w:t>
      </w:r>
    </w:p>
    <w:p w14:paraId="30FFFD9F" w14:textId="77777777" w:rsidR="00E962BD" w:rsidRDefault="00E548F3" w:rsidP="00AD612F">
      <w:r>
        <w:t xml:space="preserve">Sun Tzu’s Art of War </w:t>
      </w:r>
      <w:r w:rsidR="002A7D59">
        <w:t xml:space="preserve">though timeworn but remains relevant to this day. </w:t>
      </w:r>
      <w:r w:rsidR="00BE4EC9">
        <w:t>The book is compiled in a sense which includes a practica</w:t>
      </w:r>
      <w:r w:rsidR="006C5A93">
        <w:t>l</w:t>
      </w:r>
      <w:r w:rsidR="00BE4EC9">
        <w:t xml:space="preserve"> approach</w:t>
      </w:r>
      <w:r w:rsidR="00932A12">
        <w:t xml:space="preserve"> along with </w:t>
      </w:r>
      <w:r w:rsidR="006C5A93">
        <w:t xml:space="preserve">the </w:t>
      </w:r>
      <w:r w:rsidR="00932A12">
        <w:t xml:space="preserve">manifestation </w:t>
      </w:r>
      <w:r w:rsidR="00773090">
        <w:t>of</w:t>
      </w:r>
      <w:r w:rsidR="00932A12">
        <w:t xml:space="preserve"> abilities</w:t>
      </w:r>
      <w:r w:rsidR="00773090">
        <w:t xml:space="preserve">. Sun Tzu’s book does not incorporate a military approach, rather it includes </w:t>
      </w:r>
      <w:r w:rsidR="00D607DA">
        <w:t xml:space="preserve">the traits which could easily be applied in the corporate or commercial sector. </w:t>
      </w:r>
      <w:r w:rsidR="00296190">
        <w:t xml:space="preserve">A leader portrayed by Sun Tzu remains an ideal image of how a leader should be. Irrespective of the circumstances around, a leader should </w:t>
      </w:r>
      <w:r w:rsidR="00867A2D">
        <w:t xml:space="preserve">remain steadfast and open to adopting any kind of approach. </w:t>
      </w:r>
      <w:r w:rsidR="00EA58D2">
        <w:t>T</w:t>
      </w:r>
      <w:r w:rsidR="00867A2D">
        <w:t xml:space="preserve">he practical manifestation of qualities </w:t>
      </w:r>
      <w:r w:rsidR="00E22D23">
        <w:t>mentioned by Sun Tzu assure</w:t>
      </w:r>
      <w:r w:rsidR="006C5A93">
        <w:t>s</w:t>
      </w:r>
      <w:r w:rsidR="00E22D23">
        <w:t xml:space="preserve"> dynamism and vitality in </w:t>
      </w:r>
      <w:r w:rsidR="00923368">
        <w:t>being a leader.</w:t>
      </w:r>
    </w:p>
    <w:p w14:paraId="67B198C6" w14:textId="77777777" w:rsidR="00E962BD" w:rsidRDefault="00E962BD">
      <w:r>
        <w:br w:type="page"/>
      </w:r>
    </w:p>
    <w:p w14:paraId="233EBFDE" w14:textId="77777777" w:rsidR="00E962BD" w:rsidRDefault="00E962BD" w:rsidP="00E962BD">
      <w:pPr>
        <w:pStyle w:val="Heading1"/>
      </w:pPr>
      <w:r>
        <w:lastRenderedPageBreak/>
        <w:t>References:</w:t>
      </w:r>
    </w:p>
    <w:p w14:paraId="39537C9E" w14:textId="77777777" w:rsidR="00E962BD" w:rsidRPr="00E962BD" w:rsidRDefault="00E962BD" w:rsidP="00E962B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962BD">
        <w:rPr>
          <w:rFonts w:ascii="Times New Roman" w:hAnsi="Times New Roman" w:cs="Times New Roman"/>
        </w:rPr>
        <w:t xml:space="preserve">Chow Hoi Hee, C., &amp; Gurd, B. (2010). Leadership essentials from Sun Zi’s Art of War and the Bhagavad Gita. </w:t>
      </w:r>
      <w:r w:rsidRPr="00E962BD">
        <w:rPr>
          <w:rFonts w:ascii="Times New Roman" w:hAnsi="Times New Roman" w:cs="Times New Roman"/>
          <w:i/>
          <w:iCs/>
        </w:rPr>
        <w:t>Journal of Management History</w:t>
      </w:r>
      <w:r w:rsidRPr="00E962BD">
        <w:rPr>
          <w:rFonts w:ascii="Times New Roman" w:hAnsi="Times New Roman" w:cs="Times New Roman"/>
        </w:rPr>
        <w:t xml:space="preserve">, </w:t>
      </w:r>
      <w:r w:rsidRPr="00E962BD">
        <w:rPr>
          <w:rFonts w:ascii="Times New Roman" w:hAnsi="Times New Roman" w:cs="Times New Roman"/>
          <w:i/>
          <w:iCs/>
        </w:rPr>
        <w:t>16</w:t>
      </w:r>
      <w:r w:rsidRPr="00E962BD">
        <w:rPr>
          <w:rFonts w:ascii="Times New Roman" w:hAnsi="Times New Roman" w:cs="Times New Roman"/>
        </w:rPr>
        <w:t>(3), 396–414.</w:t>
      </w:r>
    </w:p>
    <w:p w14:paraId="52E0927D" w14:textId="77777777" w:rsidR="00E962BD" w:rsidRPr="00E962BD" w:rsidRDefault="00E962BD" w:rsidP="00E962BD">
      <w:pPr>
        <w:pStyle w:val="Bibliography"/>
        <w:rPr>
          <w:rFonts w:ascii="Times New Roman" w:hAnsi="Times New Roman" w:cs="Times New Roman"/>
        </w:rPr>
      </w:pPr>
      <w:r w:rsidRPr="00E962BD">
        <w:rPr>
          <w:rFonts w:ascii="Times New Roman" w:hAnsi="Times New Roman" w:cs="Times New Roman"/>
        </w:rPr>
        <w:t xml:space="preserve">Dimovski, V., Marič, M., Uhan, M., \DJurica, N., &amp; Ferjan, M. (2012). Sun Tzu’s" The Art of War" and implications for leadership: Theoretical discussion. </w:t>
      </w:r>
      <w:r w:rsidRPr="00E962BD">
        <w:rPr>
          <w:rFonts w:ascii="Times New Roman" w:hAnsi="Times New Roman" w:cs="Times New Roman"/>
          <w:i/>
          <w:iCs/>
        </w:rPr>
        <w:t>Organizacija</w:t>
      </w:r>
      <w:r w:rsidRPr="00E962BD">
        <w:rPr>
          <w:rFonts w:ascii="Times New Roman" w:hAnsi="Times New Roman" w:cs="Times New Roman"/>
        </w:rPr>
        <w:t xml:space="preserve">, </w:t>
      </w:r>
      <w:r w:rsidRPr="00E962BD">
        <w:rPr>
          <w:rFonts w:ascii="Times New Roman" w:hAnsi="Times New Roman" w:cs="Times New Roman"/>
          <w:i/>
          <w:iCs/>
        </w:rPr>
        <w:t>45</w:t>
      </w:r>
      <w:r w:rsidRPr="00E962BD">
        <w:rPr>
          <w:rFonts w:ascii="Times New Roman" w:hAnsi="Times New Roman" w:cs="Times New Roman"/>
        </w:rPr>
        <w:t>(4), 151–158.</w:t>
      </w:r>
    </w:p>
    <w:p w14:paraId="0C609E21" w14:textId="77777777" w:rsidR="00E962BD" w:rsidRPr="00E962BD" w:rsidRDefault="00E962BD" w:rsidP="00E962BD">
      <w:pPr>
        <w:pStyle w:val="Bibliography"/>
        <w:rPr>
          <w:rFonts w:ascii="Times New Roman" w:hAnsi="Times New Roman" w:cs="Times New Roman"/>
        </w:rPr>
      </w:pPr>
      <w:r w:rsidRPr="00E962BD">
        <w:rPr>
          <w:rFonts w:ascii="Times New Roman" w:hAnsi="Times New Roman" w:cs="Times New Roman"/>
        </w:rPr>
        <w:t xml:space="preserve">Sloan, E. C. (2012). </w:t>
      </w:r>
      <w:r w:rsidRPr="00E962BD">
        <w:rPr>
          <w:rFonts w:ascii="Times New Roman" w:hAnsi="Times New Roman" w:cs="Times New Roman"/>
          <w:i/>
          <w:iCs/>
        </w:rPr>
        <w:t>Modern military strategy: An introduction</w:t>
      </w:r>
      <w:r w:rsidRPr="00E962BD">
        <w:rPr>
          <w:rFonts w:ascii="Times New Roman" w:hAnsi="Times New Roman" w:cs="Times New Roman"/>
        </w:rPr>
        <w:t>. Routledge.</w:t>
      </w:r>
    </w:p>
    <w:p w14:paraId="719F0DDC" w14:textId="77777777" w:rsidR="00E962BD" w:rsidRPr="00E962BD" w:rsidRDefault="00E962BD" w:rsidP="00E962BD">
      <w:pPr>
        <w:pStyle w:val="Bibliography"/>
        <w:rPr>
          <w:rFonts w:ascii="Times New Roman" w:hAnsi="Times New Roman" w:cs="Times New Roman"/>
        </w:rPr>
      </w:pPr>
      <w:r w:rsidRPr="00E962BD">
        <w:rPr>
          <w:rFonts w:ascii="Times New Roman" w:hAnsi="Times New Roman" w:cs="Times New Roman"/>
        </w:rPr>
        <w:t xml:space="preserve">Smith, R. (2012). </w:t>
      </w:r>
      <w:r w:rsidRPr="00E962BD">
        <w:rPr>
          <w:rFonts w:ascii="Times New Roman" w:hAnsi="Times New Roman" w:cs="Times New Roman"/>
          <w:i/>
          <w:iCs/>
        </w:rPr>
        <w:t>The utility of force: The art of war in the modern world</w:t>
      </w:r>
      <w:r w:rsidRPr="00E962BD">
        <w:rPr>
          <w:rFonts w:ascii="Times New Roman" w:hAnsi="Times New Roman" w:cs="Times New Roman"/>
        </w:rPr>
        <w:t>. Penguin UK.</w:t>
      </w:r>
    </w:p>
    <w:p w14:paraId="7DE3A1C3" w14:textId="77777777" w:rsidR="00E962BD" w:rsidRPr="00E962BD" w:rsidRDefault="00E962BD" w:rsidP="00E962BD">
      <w:pPr>
        <w:pStyle w:val="Bibliography"/>
        <w:rPr>
          <w:rFonts w:ascii="Times New Roman" w:hAnsi="Times New Roman" w:cs="Times New Roman"/>
        </w:rPr>
      </w:pPr>
      <w:r w:rsidRPr="00E962BD">
        <w:rPr>
          <w:rFonts w:ascii="Times New Roman" w:hAnsi="Times New Roman" w:cs="Times New Roman"/>
        </w:rPr>
        <w:t xml:space="preserve">Tzu, S. (2014). The art of war. In </w:t>
      </w:r>
      <w:r w:rsidRPr="00E962BD">
        <w:rPr>
          <w:rFonts w:ascii="Times New Roman" w:hAnsi="Times New Roman" w:cs="Times New Roman"/>
          <w:i/>
          <w:iCs/>
        </w:rPr>
        <w:t>Strategic Studies</w:t>
      </w:r>
      <w:r w:rsidRPr="00E962BD">
        <w:rPr>
          <w:rFonts w:ascii="Times New Roman" w:hAnsi="Times New Roman" w:cs="Times New Roman"/>
        </w:rPr>
        <w:t xml:space="preserve"> (pp. 86–110). Routledge.</w:t>
      </w:r>
    </w:p>
    <w:p w14:paraId="20C1A4F6" w14:textId="77777777" w:rsidR="00E962BD" w:rsidRPr="00E962BD" w:rsidRDefault="00E962BD" w:rsidP="00E962BD">
      <w:pPr>
        <w:pStyle w:val="Bibliography"/>
        <w:rPr>
          <w:rFonts w:ascii="Times New Roman" w:hAnsi="Times New Roman" w:cs="Times New Roman"/>
        </w:rPr>
      </w:pPr>
      <w:r w:rsidRPr="00E962BD">
        <w:rPr>
          <w:rFonts w:ascii="Times New Roman" w:hAnsi="Times New Roman" w:cs="Times New Roman"/>
        </w:rPr>
        <w:t xml:space="preserve">Van Creveld, M. L., &amp; Keegan, J. (2000). </w:t>
      </w:r>
      <w:r w:rsidRPr="00E962BD">
        <w:rPr>
          <w:rFonts w:ascii="Times New Roman" w:hAnsi="Times New Roman" w:cs="Times New Roman"/>
          <w:i/>
          <w:iCs/>
        </w:rPr>
        <w:t>The art of war: War and military thought</w:t>
      </w:r>
      <w:r w:rsidRPr="00E962BD">
        <w:rPr>
          <w:rFonts w:ascii="Times New Roman" w:hAnsi="Times New Roman" w:cs="Times New Roman"/>
        </w:rPr>
        <w:t>. Cassell London.</w:t>
      </w:r>
    </w:p>
    <w:p w14:paraId="3FE2333B" w14:textId="77777777" w:rsidR="00E962BD" w:rsidRPr="00E962BD" w:rsidRDefault="00E962BD" w:rsidP="00E962BD">
      <w:pPr>
        <w:pStyle w:val="Bibliography"/>
        <w:rPr>
          <w:rFonts w:ascii="Times New Roman" w:hAnsi="Times New Roman" w:cs="Times New Roman"/>
        </w:rPr>
      </w:pPr>
      <w:r w:rsidRPr="00E962BD">
        <w:rPr>
          <w:rFonts w:ascii="Times New Roman" w:hAnsi="Times New Roman" w:cs="Times New Roman"/>
        </w:rPr>
        <w:t xml:space="preserve">Wee, C. H. (1994). Managing change: Perspectives from Sun Tzu’s Art of War. </w:t>
      </w:r>
      <w:r w:rsidRPr="00E962BD">
        <w:rPr>
          <w:rFonts w:ascii="Times New Roman" w:hAnsi="Times New Roman" w:cs="Times New Roman"/>
          <w:i/>
          <w:iCs/>
        </w:rPr>
        <w:t>Strategic Change</w:t>
      </w:r>
      <w:r w:rsidRPr="00E962BD">
        <w:rPr>
          <w:rFonts w:ascii="Times New Roman" w:hAnsi="Times New Roman" w:cs="Times New Roman"/>
        </w:rPr>
        <w:t xml:space="preserve">, </w:t>
      </w:r>
      <w:r w:rsidRPr="00E962BD">
        <w:rPr>
          <w:rFonts w:ascii="Times New Roman" w:hAnsi="Times New Roman" w:cs="Times New Roman"/>
          <w:i/>
          <w:iCs/>
        </w:rPr>
        <w:t>3</w:t>
      </w:r>
      <w:r w:rsidRPr="00E962BD">
        <w:rPr>
          <w:rFonts w:ascii="Times New Roman" w:hAnsi="Times New Roman" w:cs="Times New Roman"/>
        </w:rPr>
        <w:t>(4), 189–199.</w:t>
      </w:r>
    </w:p>
    <w:p w14:paraId="63D42B4F" w14:textId="77777777" w:rsidR="00F36130" w:rsidRPr="00F36130" w:rsidRDefault="00E962BD" w:rsidP="00E962BD">
      <w:pPr>
        <w:pStyle w:val="Heading1"/>
        <w:jc w:val="left"/>
      </w:pPr>
      <w:r>
        <w:fldChar w:fldCharType="end"/>
      </w:r>
      <w:r w:rsidR="00923368">
        <w:t xml:space="preserve"> </w:t>
      </w:r>
    </w:p>
    <w:sectPr w:rsidR="00F36130" w:rsidRPr="00F3613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C09395" w16cid:durableId="2149A43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D326DD" w14:textId="77777777" w:rsidR="00D56387" w:rsidRDefault="00D56387">
      <w:pPr>
        <w:spacing w:line="240" w:lineRule="auto"/>
      </w:pPr>
      <w:r>
        <w:separator/>
      </w:r>
    </w:p>
    <w:p w14:paraId="2D86C96C" w14:textId="77777777" w:rsidR="00D56387" w:rsidRDefault="00D56387"/>
  </w:endnote>
  <w:endnote w:type="continuationSeparator" w:id="0">
    <w:p w14:paraId="7AE5EF2F" w14:textId="77777777" w:rsidR="00D56387" w:rsidRDefault="00D56387">
      <w:pPr>
        <w:spacing w:line="240" w:lineRule="auto"/>
      </w:pPr>
      <w:r>
        <w:continuationSeparator/>
      </w:r>
    </w:p>
    <w:p w14:paraId="6215E325" w14:textId="77777777" w:rsidR="00D56387" w:rsidRDefault="00D563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2864CA" w14:textId="77777777" w:rsidR="00D56387" w:rsidRDefault="00D56387">
      <w:pPr>
        <w:spacing w:line="240" w:lineRule="auto"/>
      </w:pPr>
      <w:r>
        <w:separator/>
      </w:r>
    </w:p>
    <w:p w14:paraId="4AAF4CB5" w14:textId="77777777" w:rsidR="00D56387" w:rsidRDefault="00D56387"/>
  </w:footnote>
  <w:footnote w:type="continuationSeparator" w:id="0">
    <w:p w14:paraId="2CCD7DD4" w14:textId="77777777" w:rsidR="00D56387" w:rsidRDefault="00D56387">
      <w:pPr>
        <w:spacing w:line="240" w:lineRule="auto"/>
      </w:pPr>
      <w:r>
        <w:continuationSeparator/>
      </w:r>
    </w:p>
    <w:p w14:paraId="6260FB7D" w14:textId="77777777" w:rsidR="00D56387" w:rsidRDefault="00D5638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E6917E" w14:textId="77777777" w:rsidR="00E81978" w:rsidRDefault="00F80872">
    <w:pPr>
      <w:pStyle w:val="Header"/>
    </w:pPr>
    <w:r w:rsidRPr="00F80872">
      <w:rPr>
        <w:rStyle w:val="Strong"/>
      </w:rPr>
      <w:t xml:space="preserve"> </w:t>
    </w:r>
    <w:r w:rsidR="005D6334">
      <w:rPr>
        <w:rStyle w:val="Strong"/>
      </w:rPr>
      <w:t>HUM 200</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4BEE">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27C0E" w14:textId="77777777" w:rsidR="00E81978" w:rsidRDefault="005D6334">
    <w:pPr>
      <w:pStyle w:val="Header"/>
      <w:rPr>
        <w:rStyle w:val="Strong"/>
      </w:rPr>
    </w:pPr>
    <w:r>
      <w:t>HUM 200</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4BEE" w:rsidRPr="00F14BE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6683DA2"/>
    <w:multiLevelType w:val="hybridMultilevel"/>
    <w:tmpl w:val="7258FE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2E9FEC22"/>
    <w:multiLevelType w:val="hybridMultilevel"/>
    <w:tmpl w:val="3A02E05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wUADkW9ciwAAAA="/>
  </w:docVars>
  <w:rsids>
    <w:rsidRoot w:val="005C39B5"/>
    <w:rsid w:val="00002B29"/>
    <w:rsid w:val="00044B1C"/>
    <w:rsid w:val="00063733"/>
    <w:rsid w:val="00070D32"/>
    <w:rsid w:val="00080910"/>
    <w:rsid w:val="00084A89"/>
    <w:rsid w:val="00096333"/>
    <w:rsid w:val="000A3398"/>
    <w:rsid w:val="000A40AE"/>
    <w:rsid w:val="000C1F77"/>
    <w:rsid w:val="000D1FD0"/>
    <w:rsid w:val="000D2DA6"/>
    <w:rsid w:val="000D3F41"/>
    <w:rsid w:val="000E04F4"/>
    <w:rsid w:val="000F3702"/>
    <w:rsid w:val="001043B6"/>
    <w:rsid w:val="00120D8C"/>
    <w:rsid w:val="00134D80"/>
    <w:rsid w:val="001431B9"/>
    <w:rsid w:val="00152B10"/>
    <w:rsid w:val="00152B1E"/>
    <w:rsid w:val="0015520E"/>
    <w:rsid w:val="00156E81"/>
    <w:rsid w:val="00164409"/>
    <w:rsid w:val="00166CB1"/>
    <w:rsid w:val="001B58DF"/>
    <w:rsid w:val="001C55BE"/>
    <w:rsid w:val="001C5D84"/>
    <w:rsid w:val="001D3AEE"/>
    <w:rsid w:val="00212F64"/>
    <w:rsid w:val="00235295"/>
    <w:rsid w:val="002513E9"/>
    <w:rsid w:val="00254B49"/>
    <w:rsid w:val="00254DC5"/>
    <w:rsid w:val="00265074"/>
    <w:rsid w:val="0027112E"/>
    <w:rsid w:val="00280EDF"/>
    <w:rsid w:val="00295816"/>
    <w:rsid w:val="00296190"/>
    <w:rsid w:val="00296FED"/>
    <w:rsid w:val="002A1132"/>
    <w:rsid w:val="002A7D59"/>
    <w:rsid w:val="002C1317"/>
    <w:rsid w:val="00355DCA"/>
    <w:rsid w:val="003705BB"/>
    <w:rsid w:val="00370DBC"/>
    <w:rsid w:val="00386E26"/>
    <w:rsid w:val="003A2692"/>
    <w:rsid w:val="003A4C9F"/>
    <w:rsid w:val="003D66CB"/>
    <w:rsid w:val="003F5409"/>
    <w:rsid w:val="00416A74"/>
    <w:rsid w:val="00433274"/>
    <w:rsid w:val="00445E12"/>
    <w:rsid w:val="00461BA3"/>
    <w:rsid w:val="00461FBA"/>
    <w:rsid w:val="0046629C"/>
    <w:rsid w:val="004724D7"/>
    <w:rsid w:val="0047393B"/>
    <w:rsid w:val="00484C0F"/>
    <w:rsid w:val="00492655"/>
    <w:rsid w:val="004C6D61"/>
    <w:rsid w:val="005028B0"/>
    <w:rsid w:val="00530ADE"/>
    <w:rsid w:val="0053467A"/>
    <w:rsid w:val="005379B1"/>
    <w:rsid w:val="0054276E"/>
    <w:rsid w:val="00551A02"/>
    <w:rsid w:val="005534FA"/>
    <w:rsid w:val="005564A3"/>
    <w:rsid w:val="005565B4"/>
    <w:rsid w:val="005A539C"/>
    <w:rsid w:val="005B3A43"/>
    <w:rsid w:val="005B5E47"/>
    <w:rsid w:val="005B785E"/>
    <w:rsid w:val="005C39B5"/>
    <w:rsid w:val="005C3C60"/>
    <w:rsid w:val="005D3A03"/>
    <w:rsid w:val="005D6334"/>
    <w:rsid w:val="005E111A"/>
    <w:rsid w:val="005E2458"/>
    <w:rsid w:val="005E6AF9"/>
    <w:rsid w:val="005F6BDF"/>
    <w:rsid w:val="00605709"/>
    <w:rsid w:val="00616753"/>
    <w:rsid w:val="00623034"/>
    <w:rsid w:val="00677A5F"/>
    <w:rsid w:val="006A4D34"/>
    <w:rsid w:val="006B0C5C"/>
    <w:rsid w:val="006C5A93"/>
    <w:rsid w:val="006D33BA"/>
    <w:rsid w:val="006D62B1"/>
    <w:rsid w:val="007042FE"/>
    <w:rsid w:val="00773090"/>
    <w:rsid w:val="00777473"/>
    <w:rsid w:val="007969F6"/>
    <w:rsid w:val="00797F6D"/>
    <w:rsid w:val="007A3B0B"/>
    <w:rsid w:val="007F4232"/>
    <w:rsid w:val="008002C0"/>
    <w:rsid w:val="00861714"/>
    <w:rsid w:val="00866821"/>
    <w:rsid w:val="00867A2D"/>
    <w:rsid w:val="008B0E56"/>
    <w:rsid w:val="008C5323"/>
    <w:rsid w:val="008D41FA"/>
    <w:rsid w:val="008D477A"/>
    <w:rsid w:val="008D5F9A"/>
    <w:rsid w:val="008E036B"/>
    <w:rsid w:val="008E0F8D"/>
    <w:rsid w:val="008E3AC1"/>
    <w:rsid w:val="008F2AF1"/>
    <w:rsid w:val="00906227"/>
    <w:rsid w:val="0091064F"/>
    <w:rsid w:val="009223E3"/>
    <w:rsid w:val="00923368"/>
    <w:rsid w:val="00927E20"/>
    <w:rsid w:val="00932A12"/>
    <w:rsid w:val="00945A71"/>
    <w:rsid w:val="0097213D"/>
    <w:rsid w:val="009A6A3B"/>
    <w:rsid w:val="009C1F45"/>
    <w:rsid w:val="009C2EAC"/>
    <w:rsid w:val="009F3EAB"/>
    <w:rsid w:val="009F603C"/>
    <w:rsid w:val="00A160A2"/>
    <w:rsid w:val="00A35CA6"/>
    <w:rsid w:val="00A37090"/>
    <w:rsid w:val="00A57C5A"/>
    <w:rsid w:val="00A66043"/>
    <w:rsid w:val="00A91F1B"/>
    <w:rsid w:val="00A92A6B"/>
    <w:rsid w:val="00AC362E"/>
    <w:rsid w:val="00AD612F"/>
    <w:rsid w:val="00B24B51"/>
    <w:rsid w:val="00B4615C"/>
    <w:rsid w:val="00B566CC"/>
    <w:rsid w:val="00B823AA"/>
    <w:rsid w:val="00B82C7E"/>
    <w:rsid w:val="00BA45DB"/>
    <w:rsid w:val="00BB7556"/>
    <w:rsid w:val="00BE4EC9"/>
    <w:rsid w:val="00BF4184"/>
    <w:rsid w:val="00BF6B24"/>
    <w:rsid w:val="00C0601E"/>
    <w:rsid w:val="00C31D30"/>
    <w:rsid w:val="00C32C5C"/>
    <w:rsid w:val="00C34573"/>
    <w:rsid w:val="00C370BD"/>
    <w:rsid w:val="00C40706"/>
    <w:rsid w:val="00C82288"/>
    <w:rsid w:val="00C96038"/>
    <w:rsid w:val="00C97C01"/>
    <w:rsid w:val="00CB10EB"/>
    <w:rsid w:val="00CC4E93"/>
    <w:rsid w:val="00CD6E39"/>
    <w:rsid w:val="00CF2711"/>
    <w:rsid w:val="00CF6E91"/>
    <w:rsid w:val="00D151D3"/>
    <w:rsid w:val="00D1537B"/>
    <w:rsid w:val="00D16D48"/>
    <w:rsid w:val="00D26754"/>
    <w:rsid w:val="00D30337"/>
    <w:rsid w:val="00D343E0"/>
    <w:rsid w:val="00D36A91"/>
    <w:rsid w:val="00D56387"/>
    <w:rsid w:val="00D607DA"/>
    <w:rsid w:val="00D73CF9"/>
    <w:rsid w:val="00D7765E"/>
    <w:rsid w:val="00D85B68"/>
    <w:rsid w:val="00D90788"/>
    <w:rsid w:val="00DE4798"/>
    <w:rsid w:val="00DE4E9B"/>
    <w:rsid w:val="00DF1E09"/>
    <w:rsid w:val="00E14C08"/>
    <w:rsid w:val="00E22D23"/>
    <w:rsid w:val="00E258A7"/>
    <w:rsid w:val="00E26B6B"/>
    <w:rsid w:val="00E323A9"/>
    <w:rsid w:val="00E548F3"/>
    <w:rsid w:val="00E6004D"/>
    <w:rsid w:val="00E6221C"/>
    <w:rsid w:val="00E718C9"/>
    <w:rsid w:val="00E76E2A"/>
    <w:rsid w:val="00E81978"/>
    <w:rsid w:val="00E93155"/>
    <w:rsid w:val="00E96000"/>
    <w:rsid w:val="00E962BD"/>
    <w:rsid w:val="00E979DD"/>
    <w:rsid w:val="00EA58D2"/>
    <w:rsid w:val="00EA6A64"/>
    <w:rsid w:val="00EC22C2"/>
    <w:rsid w:val="00EC2620"/>
    <w:rsid w:val="00EC34BA"/>
    <w:rsid w:val="00EC54E4"/>
    <w:rsid w:val="00ED090A"/>
    <w:rsid w:val="00EE2EB9"/>
    <w:rsid w:val="00EE5314"/>
    <w:rsid w:val="00EF6F92"/>
    <w:rsid w:val="00F05857"/>
    <w:rsid w:val="00F14BEE"/>
    <w:rsid w:val="00F1593D"/>
    <w:rsid w:val="00F36130"/>
    <w:rsid w:val="00F379B7"/>
    <w:rsid w:val="00F37C78"/>
    <w:rsid w:val="00F525FA"/>
    <w:rsid w:val="00F66B7B"/>
    <w:rsid w:val="00F805B1"/>
    <w:rsid w:val="00F80872"/>
    <w:rsid w:val="00F82768"/>
    <w:rsid w:val="00F8311D"/>
    <w:rsid w:val="00FA2567"/>
    <w:rsid w:val="00FB19F7"/>
    <w:rsid w:val="00FB20DD"/>
    <w:rsid w:val="00FC4B50"/>
    <w:rsid w:val="00FC553F"/>
    <w:rsid w:val="00FD54B5"/>
    <w:rsid w:val="00FE422A"/>
    <w:rsid w:val="00FE5AD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12B2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essayfootnotecitation">
    <w:name w:val="essay_footnotecitation"/>
    <w:basedOn w:val="DefaultParagraphFont"/>
    <w:rsid w:val="005D6334"/>
  </w:style>
  <w:style w:type="character" w:styleId="Hyperlink">
    <w:name w:val="Hyperlink"/>
    <w:basedOn w:val="DefaultParagraphFont"/>
    <w:uiPriority w:val="99"/>
    <w:semiHidden/>
    <w:unhideWhenUsed/>
    <w:rsid w:val="005D6334"/>
    <w:rPr>
      <w:color w:val="0000FF"/>
      <w:u w:val="single"/>
    </w:rPr>
  </w:style>
  <w:style w:type="paragraph" w:customStyle="1" w:styleId="Default">
    <w:name w:val="Default"/>
    <w:rsid w:val="00DF1E09"/>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53313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2AD03-EFD4-4F10-883F-E966C2A64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478</Words>
  <Characters>1982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0T07:51:00Z</dcterms:created>
  <dcterms:modified xsi:type="dcterms:W3CDTF">2019-10-1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0dcYxl5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